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B3A08" w:rsidRPr="000B63E1" w:rsidRDefault="00302D5B" w:rsidP="000B63E1">
      <w:pPr>
        <w:bidi/>
        <w:jc w:val="lowKashida"/>
        <w:rPr>
          <w:rFonts w:cs="B Nazanin"/>
          <w:b/>
          <w:bCs/>
          <w:rtl/>
          <w:lang w:bidi="fa-IR"/>
        </w:rPr>
      </w:pPr>
      <w:r w:rsidRPr="000B63E1">
        <w:rPr>
          <w:rFonts w:cs="B Nazanin" w:hint="cs"/>
          <w:b/>
          <w:bCs/>
          <w:rtl/>
          <w:lang w:bidi="fa-IR"/>
        </w:rPr>
        <w:t xml:space="preserve">            </w:t>
      </w:r>
    </w:p>
    <w:tbl>
      <w:tblPr>
        <w:bidiVisual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BCE292"/>
        <w:tblLook w:val="04A0" w:firstRow="1" w:lastRow="0" w:firstColumn="1" w:lastColumn="0" w:noHBand="0" w:noVBand="1"/>
      </w:tblPr>
      <w:tblGrid>
        <w:gridCol w:w="3083"/>
        <w:gridCol w:w="3081"/>
        <w:gridCol w:w="3087"/>
        <w:gridCol w:w="3079"/>
        <w:gridCol w:w="3082"/>
      </w:tblGrid>
      <w:tr w:rsidR="00ED2404" w:rsidRPr="007A6F95" w:rsidTr="007A6F95">
        <w:trPr>
          <w:trHeight w:val="850"/>
        </w:trPr>
        <w:tc>
          <w:tcPr>
            <w:tcW w:w="3127" w:type="dxa"/>
            <w:shd w:val="clear" w:color="auto" w:fill="BCE292"/>
          </w:tcPr>
          <w:p w:rsidR="00F65DEE" w:rsidRDefault="00ED2404" w:rsidP="00A50E6B">
            <w:pPr>
              <w:bidi/>
              <w:jc w:val="lowKashida"/>
              <w:rPr>
                <w:rFonts w:cs="B Nazanin"/>
                <w:b/>
                <w:bCs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>نام درس (بلوک):</w:t>
            </w:r>
          </w:p>
          <w:p w:rsidR="00ED2404" w:rsidRPr="007A6F95" w:rsidRDefault="00E5469C" w:rsidP="00F65DEE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>
              <w:rPr>
                <w:rFonts w:cs="B Nazanin" w:hint="cs"/>
                <w:b/>
                <w:bCs/>
                <w:rtl/>
                <w:lang w:bidi="fa-IR"/>
              </w:rPr>
              <w:t xml:space="preserve"> </w:t>
            </w:r>
            <w:r w:rsidR="00312A2E">
              <w:rPr>
                <w:rFonts w:cs="B Nazanin" w:hint="cs"/>
                <w:b/>
                <w:bCs/>
                <w:rtl/>
                <w:lang w:bidi="fa-IR"/>
              </w:rPr>
              <w:t>ا</w:t>
            </w:r>
            <w:r w:rsidR="00A50E6B">
              <w:rPr>
                <w:rFonts w:cs="B Nazanin" w:hint="cs"/>
                <w:b/>
                <w:bCs/>
                <w:rtl/>
                <w:lang w:bidi="fa-IR"/>
              </w:rPr>
              <w:t xml:space="preserve">خلاق و قوانین در داروسازی </w:t>
            </w:r>
          </w:p>
        </w:tc>
        <w:tc>
          <w:tcPr>
            <w:tcW w:w="3127" w:type="dxa"/>
            <w:shd w:val="clear" w:color="auto" w:fill="BCE292"/>
          </w:tcPr>
          <w:p w:rsidR="00ED2404" w:rsidRPr="007A6F95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>تعداد واحد و ساعت آموزشی:</w:t>
            </w:r>
            <w:r w:rsidR="00E5469C">
              <w:rPr>
                <w:rFonts w:cs="B Nazanin" w:hint="cs"/>
                <w:b/>
                <w:bCs/>
                <w:rtl/>
                <w:lang w:bidi="fa-IR"/>
              </w:rPr>
              <w:t xml:space="preserve">  2</w:t>
            </w:r>
          </w:p>
        </w:tc>
        <w:tc>
          <w:tcPr>
            <w:tcW w:w="3128" w:type="dxa"/>
            <w:vMerge w:val="restart"/>
            <w:shd w:val="clear" w:color="auto" w:fill="BCE292"/>
          </w:tcPr>
          <w:p w:rsidR="00ED2404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>رشته و مقطع تحصیلی دانشجویان:</w:t>
            </w:r>
          </w:p>
          <w:p w:rsidR="00E5469C" w:rsidRPr="007A6F95" w:rsidRDefault="00E5469C" w:rsidP="00E5469C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>
              <w:rPr>
                <w:rFonts w:cs="B Nazanin" w:hint="cs"/>
                <w:b/>
                <w:bCs/>
                <w:rtl/>
                <w:lang w:bidi="fa-IR"/>
              </w:rPr>
              <w:t xml:space="preserve">دکتری حرفه ای داروسازی </w:t>
            </w:r>
          </w:p>
        </w:tc>
        <w:tc>
          <w:tcPr>
            <w:tcW w:w="3128" w:type="dxa"/>
            <w:vMerge w:val="restart"/>
            <w:shd w:val="clear" w:color="auto" w:fill="BCE292"/>
          </w:tcPr>
          <w:p w:rsidR="00ED2404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>نام مسئول درس:</w:t>
            </w:r>
          </w:p>
          <w:p w:rsidR="00E5469C" w:rsidRPr="007A6F95" w:rsidRDefault="00E5469C" w:rsidP="00E5469C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>
              <w:rPr>
                <w:rFonts w:cs="B Nazanin" w:hint="cs"/>
                <w:b/>
                <w:bCs/>
                <w:rtl/>
                <w:lang w:bidi="fa-IR"/>
              </w:rPr>
              <w:t xml:space="preserve">زهرا شریف </w:t>
            </w:r>
          </w:p>
        </w:tc>
        <w:tc>
          <w:tcPr>
            <w:tcW w:w="3128" w:type="dxa"/>
            <w:vMerge w:val="restart"/>
            <w:shd w:val="clear" w:color="auto" w:fill="BCE292"/>
          </w:tcPr>
          <w:p w:rsidR="00ED2404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>نام مدرسان:</w:t>
            </w:r>
          </w:p>
          <w:p w:rsidR="00E5469C" w:rsidRDefault="00E5469C" w:rsidP="00E5469C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>
              <w:rPr>
                <w:rFonts w:cs="B Nazanin" w:hint="cs"/>
                <w:b/>
                <w:bCs/>
                <w:rtl/>
                <w:lang w:bidi="fa-IR"/>
              </w:rPr>
              <w:t xml:space="preserve">زهرا شریف </w:t>
            </w:r>
          </w:p>
          <w:p w:rsidR="00E5469C" w:rsidRPr="007A6F95" w:rsidRDefault="00E5469C" w:rsidP="00E5469C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</w:p>
        </w:tc>
      </w:tr>
      <w:tr w:rsidR="00ED2404" w:rsidRPr="007A6F95" w:rsidTr="007A6F95">
        <w:trPr>
          <w:trHeight w:val="850"/>
        </w:trPr>
        <w:tc>
          <w:tcPr>
            <w:tcW w:w="3127" w:type="dxa"/>
            <w:shd w:val="clear" w:color="auto" w:fill="BCE292"/>
          </w:tcPr>
          <w:p w:rsidR="00ED2404" w:rsidRPr="007A6F95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 xml:space="preserve">کد درس: </w:t>
            </w:r>
          </w:p>
        </w:tc>
        <w:tc>
          <w:tcPr>
            <w:tcW w:w="3127" w:type="dxa"/>
            <w:shd w:val="clear" w:color="auto" w:fill="BCE292"/>
          </w:tcPr>
          <w:p w:rsidR="00491D93" w:rsidRPr="007A6F95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 xml:space="preserve">نوع درس: </w:t>
            </w:r>
            <w:r w:rsidR="00312A2E">
              <w:rPr>
                <w:rFonts w:cs="B Nazanin" w:hint="cs"/>
                <w:b/>
                <w:bCs/>
                <w:rtl/>
                <w:lang w:bidi="fa-IR"/>
              </w:rPr>
              <w:t>نظری</w:t>
            </w:r>
            <w:r w:rsidR="00E5469C">
              <w:rPr>
                <w:rFonts w:cs="B Nazanin" w:hint="cs"/>
                <w:b/>
                <w:bCs/>
                <w:rtl/>
                <w:lang w:bidi="fa-IR"/>
              </w:rPr>
              <w:t xml:space="preserve"> </w:t>
            </w:r>
          </w:p>
          <w:p w:rsidR="00ED2404" w:rsidRPr="007A6F95" w:rsidRDefault="00ED2404" w:rsidP="007A6F95">
            <w:pPr>
              <w:bidi/>
              <w:rPr>
                <w:rFonts w:cs="B Nazanin"/>
                <w:rtl/>
                <w:lang w:bidi="fa-IR"/>
              </w:rPr>
            </w:pPr>
          </w:p>
        </w:tc>
        <w:tc>
          <w:tcPr>
            <w:tcW w:w="3128" w:type="dxa"/>
            <w:vMerge/>
            <w:shd w:val="clear" w:color="auto" w:fill="BCE292"/>
          </w:tcPr>
          <w:p w:rsidR="00ED2404" w:rsidRPr="007A6F95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</w:p>
        </w:tc>
        <w:tc>
          <w:tcPr>
            <w:tcW w:w="3128" w:type="dxa"/>
            <w:vMerge/>
            <w:shd w:val="clear" w:color="auto" w:fill="BCE292"/>
          </w:tcPr>
          <w:p w:rsidR="00ED2404" w:rsidRPr="007A6F95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</w:p>
        </w:tc>
        <w:tc>
          <w:tcPr>
            <w:tcW w:w="3128" w:type="dxa"/>
            <w:vMerge/>
            <w:shd w:val="clear" w:color="auto" w:fill="BCE292"/>
          </w:tcPr>
          <w:p w:rsidR="00ED2404" w:rsidRPr="007A6F95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</w:p>
        </w:tc>
      </w:tr>
      <w:tr w:rsidR="002658EF" w:rsidRPr="007A6F95" w:rsidTr="007A6F95">
        <w:trPr>
          <w:trHeight w:val="551"/>
        </w:trPr>
        <w:tc>
          <w:tcPr>
            <w:tcW w:w="15638" w:type="dxa"/>
            <w:gridSpan w:val="5"/>
            <w:shd w:val="clear" w:color="auto" w:fill="BCE292"/>
          </w:tcPr>
          <w:p w:rsidR="002658EF" w:rsidRPr="007A6F95" w:rsidRDefault="002658EF" w:rsidP="007A6F95">
            <w:pPr>
              <w:bidi/>
              <w:jc w:val="lowKashida"/>
              <w:rPr>
                <w:rFonts w:cs="B Nazanin"/>
                <w:b/>
                <w:bCs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>دروس پیش نیاز:</w:t>
            </w:r>
          </w:p>
        </w:tc>
      </w:tr>
    </w:tbl>
    <w:p w:rsidR="008A64CE" w:rsidRPr="002658EF" w:rsidRDefault="002658EF" w:rsidP="002658EF">
      <w:pPr>
        <w:bidi/>
        <w:jc w:val="lowKashida"/>
        <w:rPr>
          <w:rFonts w:cs="B Nazanin"/>
          <w:b/>
          <w:bCs/>
          <w:rtl/>
          <w:lang w:bidi="fa-IR"/>
        </w:rPr>
      </w:pPr>
      <w:r>
        <w:rPr>
          <w:rFonts w:cs="B Nazanin" w:hint="cs"/>
          <w:b/>
          <w:bCs/>
          <w:rtl/>
          <w:lang w:bidi="fa-IR"/>
        </w:rPr>
        <w:t xml:space="preserve">      </w:t>
      </w:r>
      <w:r w:rsidR="006E7CA6" w:rsidRPr="000B63E1">
        <w:rPr>
          <w:rFonts w:cs="B Nazanin" w:hint="cs"/>
          <w:b/>
          <w:bCs/>
          <w:rtl/>
          <w:lang w:bidi="fa-IR"/>
        </w:rPr>
        <w:t xml:space="preserve">                                            </w:t>
      </w:r>
      <w:r w:rsidR="00302D5B" w:rsidRPr="000B63E1">
        <w:rPr>
          <w:rFonts w:cs="B Nazanin" w:hint="cs"/>
          <w:b/>
          <w:bCs/>
          <w:rtl/>
          <w:lang w:bidi="fa-IR"/>
        </w:rPr>
        <w:t xml:space="preserve">                                                                                                                                                                                </w:t>
      </w:r>
    </w:p>
    <w:p w:rsidR="000B63E1" w:rsidRDefault="001A3B28" w:rsidP="000B63E1">
      <w:pPr>
        <w:numPr>
          <w:ilvl w:val="0"/>
          <w:numId w:val="9"/>
        </w:numPr>
        <w:bidi/>
        <w:jc w:val="lowKashida"/>
        <w:rPr>
          <w:rFonts w:cs="B Titr"/>
          <w:b/>
          <w:bCs/>
          <w:lang w:bidi="fa-IR"/>
        </w:rPr>
      </w:pPr>
      <w:r w:rsidRPr="00675DF3">
        <w:rPr>
          <w:rFonts w:cs="B Titr" w:hint="cs"/>
          <w:b/>
          <w:bCs/>
          <w:rtl/>
          <w:lang w:bidi="fa-IR"/>
        </w:rPr>
        <w:t>هدف</w:t>
      </w:r>
      <w:r w:rsidR="00886C94" w:rsidRPr="00675DF3">
        <w:rPr>
          <w:rFonts w:cs="B Titr" w:hint="cs"/>
          <w:b/>
          <w:bCs/>
          <w:rtl/>
          <w:lang w:bidi="fa-IR"/>
        </w:rPr>
        <w:t xml:space="preserve"> کلی</w:t>
      </w:r>
      <w:r w:rsidR="00BA5E3C" w:rsidRPr="00675DF3">
        <w:rPr>
          <w:rFonts w:cs="B Titr" w:hint="cs"/>
          <w:b/>
          <w:bCs/>
          <w:rtl/>
          <w:lang w:bidi="fa-IR"/>
        </w:rPr>
        <w:t xml:space="preserve"> </w:t>
      </w:r>
      <w:r w:rsidRPr="00675DF3">
        <w:rPr>
          <w:rFonts w:cs="B Titr" w:hint="cs"/>
          <w:b/>
          <w:bCs/>
          <w:rtl/>
          <w:lang w:bidi="fa-IR"/>
        </w:rPr>
        <w:t>درس:</w:t>
      </w:r>
      <w:r w:rsidR="006E0A01" w:rsidRPr="00675DF3">
        <w:rPr>
          <w:rFonts w:cs="B Titr" w:hint="cs"/>
          <w:b/>
          <w:bCs/>
          <w:rtl/>
          <w:lang w:bidi="fa-IR"/>
        </w:rPr>
        <w:t xml:space="preserve"> </w:t>
      </w:r>
    </w:p>
    <w:p w:rsidR="00A50E6B" w:rsidRDefault="00A50E6B" w:rsidP="00A50E6B">
      <w:pPr>
        <w:bidi/>
        <w:jc w:val="lowKashida"/>
        <w:rPr>
          <w:rFonts w:cs="B Titr"/>
          <w:b/>
          <w:bCs/>
          <w:rtl/>
          <w:lang w:bidi="fa-IR"/>
        </w:rPr>
      </w:pPr>
      <w:r w:rsidRPr="00A50E6B">
        <w:rPr>
          <w:rFonts w:cs="B Titr"/>
          <w:b/>
          <w:bCs/>
          <w:rtl/>
          <w:lang w:bidi="fa-IR"/>
        </w:rPr>
        <w:t>آشنا</w:t>
      </w:r>
      <w:r w:rsidRPr="00A50E6B">
        <w:rPr>
          <w:rFonts w:cs="B Titr" w:hint="cs"/>
          <w:b/>
          <w:bCs/>
          <w:rtl/>
          <w:lang w:bidi="fa-IR"/>
        </w:rPr>
        <w:t>یی</w:t>
      </w:r>
      <w:r w:rsidRPr="00A50E6B">
        <w:rPr>
          <w:rFonts w:cs="B Titr"/>
          <w:b/>
          <w:bCs/>
          <w:rtl/>
          <w:lang w:bidi="fa-IR"/>
        </w:rPr>
        <w:t xml:space="preserve"> با مباحث اخلاق در پزشک</w:t>
      </w:r>
      <w:r w:rsidRPr="00A50E6B">
        <w:rPr>
          <w:rFonts w:cs="B Titr" w:hint="cs"/>
          <w:b/>
          <w:bCs/>
          <w:rtl/>
          <w:lang w:bidi="fa-IR"/>
        </w:rPr>
        <w:t>ی</w:t>
      </w:r>
      <w:r w:rsidRPr="00A50E6B">
        <w:rPr>
          <w:rFonts w:cs="B Titr"/>
          <w:b/>
          <w:bCs/>
          <w:rtl/>
          <w:lang w:bidi="fa-IR"/>
        </w:rPr>
        <w:t xml:space="preserve"> و داروساز</w:t>
      </w:r>
      <w:r w:rsidRPr="00A50E6B">
        <w:rPr>
          <w:rFonts w:cs="B Titr" w:hint="cs"/>
          <w:b/>
          <w:bCs/>
          <w:rtl/>
          <w:lang w:bidi="fa-IR"/>
        </w:rPr>
        <w:t>ی</w:t>
      </w:r>
    </w:p>
    <w:p w:rsidR="002C1447" w:rsidRPr="00A50E6B" w:rsidRDefault="00A50E6B" w:rsidP="00A50E6B">
      <w:pPr>
        <w:bidi/>
        <w:jc w:val="lowKashida"/>
        <w:rPr>
          <w:rFonts w:cs="B Titr"/>
          <w:b/>
          <w:bCs/>
          <w:lang w:bidi="fa-IR"/>
        </w:rPr>
      </w:pPr>
      <w:r w:rsidRPr="00A50E6B">
        <w:rPr>
          <w:rFonts w:cs="B Titr"/>
          <w:b/>
          <w:bCs/>
          <w:rtl/>
          <w:lang w:bidi="fa-IR"/>
        </w:rPr>
        <w:t>آشنا</w:t>
      </w:r>
      <w:r w:rsidRPr="00A50E6B">
        <w:rPr>
          <w:rFonts w:cs="B Titr" w:hint="cs"/>
          <w:b/>
          <w:bCs/>
          <w:rtl/>
          <w:lang w:bidi="fa-IR"/>
        </w:rPr>
        <w:t>یی</w:t>
      </w:r>
      <w:r w:rsidRPr="00A50E6B">
        <w:rPr>
          <w:rFonts w:cs="B Titr"/>
          <w:b/>
          <w:bCs/>
          <w:rtl/>
          <w:lang w:bidi="fa-IR"/>
        </w:rPr>
        <w:t xml:space="preserve"> با قوان</w:t>
      </w:r>
      <w:r w:rsidRPr="00A50E6B">
        <w:rPr>
          <w:rFonts w:cs="B Titr" w:hint="cs"/>
          <w:b/>
          <w:bCs/>
          <w:rtl/>
          <w:lang w:bidi="fa-IR"/>
        </w:rPr>
        <w:t>ی</w:t>
      </w:r>
      <w:r w:rsidRPr="00A50E6B">
        <w:rPr>
          <w:rFonts w:cs="B Titr" w:hint="eastAsia"/>
          <w:b/>
          <w:bCs/>
          <w:rtl/>
          <w:lang w:bidi="fa-IR"/>
        </w:rPr>
        <w:t>ن</w:t>
      </w:r>
      <w:r w:rsidRPr="00A50E6B">
        <w:rPr>
          <w:rFonts w:cs="B Titr"/>
          <w:b/>
          <w:bCs/>
          <w:rtl/>
          <w:lang w:bidi="fa-IR"/>
        </w:rPr>
        <w:t xml:space="preserve"> و مقررات حوزه دارو</w:t>
      </w:r>
    </w:p>
    <w:p w:rsidR="00675DF3" w:rsidRPr="00675DF3" w:rsidRDefault="00675DF3" w:rsidP="00675DF3">
      <w:pPr>
        <w:bidi/>
        <w:jc w:val="lowKashida"/>
        <w:rPr>
          <w:rFonts w:cs="B Titr"/>
          <w:b/>
          <w:bCs/>
          <w:lang w:bidi="fa-IR"/>
        </w:rPr>
      </w:pPr>
    </w:p>
    <w:p w:rsidR="00300139" w:rsidRDefault="00300139" w:rsidP="000B63E1">
      <w:pPr>
        <w:numPr>
          <w:ilvl w:val="0"/>
          <w:numId w:val="9"/>
        </w:numPr>
        <w:bidi/>
        <w:jc w:val="lowKashida"/>
        <w:rPr>
          <w:rFonts w:cs="B Titr"/>
          <w:b/>
          <w:bCs/>
          <w:lang w:bidi="fa-IR"/>
        </w:rPr>
      </w:pPr>
      <w:r w:rsidRPr="00675DF3">
        <w:rPr>
          <w:rFonts w:cs="B Titr" w:hint="cs"/>
          <w:b/>
          <w:bCs/>
          <w:rtl/>
          <w:lang w:bidi="fa-IR"/>
        </w:rPr>
        <w:t>منابع</w:t>
      </w:r>
      <w:r w:rsidR="00DA0523" w:rsidRPr="00675DF3">
        <w:rPr>
          <w:rFonts w:cs="B Titr" w:hint="cs"/>
          <w:b/>
          <w:bCs/>
          <w:rtl/>
          <w:lang w:bidi="fa-IR"/>
        </w:rPr>
        <w:t xml:space="preserve"> مطالعاتی مدرس:( بر اساس رفرنس نویسی ونکوور)</w:t>
      </w:r>
    </w:p>
    <w:p w:rsidR="00A54EDB" w:rsidRPr="00947EF2" w:rsidRDefault="00A54EDB" w:rsidP="00A54EDB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200"/>
        <w:rPr>
          <w:rFonts w:ascii="Palatino-Roman" w:hAnsi="Palatino-Roman"/>
          <w:noProof/>
        </w:rPr>
      </w:pPr>
      <w:r>
        <w:rPr>
          <w:rFonts w:ascii="Palatino-Roman" w:hAnsi="Palatino-Roman" w:cs="Palatino-Roman"/>
        </w:rPr>
        <w:fldChar w:fldCharType="begin" w:fldLock="1"/>
      </w:r>
      <w:r>
        <w:rPr>
          <w:rFonts w:ascii="Palatino-Roman" w:hAnsi="Palatino-Roman" w:cs="Palatino-Roman"/>
        </w:rPr>
        <w:instrText xml:space="preserve">ADDIN Mendeley Bibliography CSL_BIBLIOGRAPHY </w:instrText>
      </w:r>
      <w:r>
        <w:rPr>
          <w:rFonts w:ascii="Palatino-Roman" w:hAnsi="Palatino-Roman" w:cs="Palatino-Roman"/>
        </w:rPr>
        <w:fldChar w:fldCharType="separate"/>
      </w:r>
      <w:r w:rsidRPr="00947EF2">
        <w:rPr>
          <w:rFonts w:ascii="Palatino-Roman" w:hAnsi="Palatino-Roman"/>
          <w:noProof/>
        </w:rPr>
        <w:t xml:space="preserve">1. </w:t>
      </w:r>
      <w:r w:rsidRPr="00947EF2">
        <w:rPr>
          <w:rFonts w:ascii="Palatino-Roman" w:hAnsi="Palatino-Roman"/>
          <w:noProof/>
        </w:rPr>
        <w:tab/>
        <w:t>Whitehouse, Sarah. Gillespie, Gareth. Dawson S. Professionalism: A medical Protection Guide. Med Prot Soc [Internet]. 2015;1–67. Available from: https://mpscdnuks.azureedge.net/resources/docs/mp/publications/practice-matters/professionalism-a-medical-protection-guide.pdf</w:t>
      </w:r>
    </w:p>
    <w:p w:rsidR="00A54EDB" w:rsidRPr="00947EF2" w:rsidRDefault="00A54EDB" w:rsidP="00A54EDB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200"/>
        <w:rPr>
          <w:rFonts w:ascii="Palatino-Roman" w:hAnsi="Palatino-Roman"/>
          <w:noProof/>
        </w:rPr>
      </w:pPr>
      <w:r w:rsidRPr="00947EF2">
        <w:rPr>
          <w:rFonts w:ascii="Palatino-Roman" w:hAnsi="Palatino-Roman"/>
          <w:noProof/>
        </w:rPr>
        <w:t xml:space="preserve">2. </w:t>
      </w:r>
      <w:r w:rsidRPr="00947EF2">
        <w:rPr>
          <w:rFonts w:ascii="Palatino-Roman" w:hAnsi="Palatino-Roman"/>
          <w:noProof/>
        </w:rPr>
        <w:tab/>
        <w:t xml:space="preserve">Bodenheimer TS, Jonsen AR. A Short History of Medical Ethics. Vol. 22, Journal of Public Health Policy. 2001. 247 p. </w:t>
      </w:r>
    </w:p>
    <w:p w:rsidR="00A54EDB" w:rsidRPr="00947EF2" w:rsidRDefault="00A54EDB" w:rsidP="00A54EDB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200"/>
        <w:rPr>
          <w:rFonts w:ascii="Palatino-Roman" w:hAnsi="Palatino-Roman"/>
          <w:noProof/>
        </w:rPr>
      </w:pPr>
      <w:r w:rsidRPr="00947EF2">
        <w:rPr>
          <w:rFonts w:ascii="Palatino-Roman" w:hAnsi="Palatino-Roman"/>
          <w:noProof/>
        </w:rPr>
        <w:t xml:space="preserve">3. </w:t>
      </w:r>
      <w:r w:rsidRPr="00947EF2">
        <w:rPr>
          <w:rFonts w:ascii="Palatino-Roman" w:hAnsi="Palatino-Roman"/>
          <w:noProof/>
        </w:rPr>
        <w:tab/>
        <w:t xml:space="preserve">International Ethical Guidelines for Health-related Research Involving Humans. Forth. Dictionary of Pharmaceutical Medicine. Geneva: Council for International Organizations of Medical Sciences (CIOMS) ISBN; 2016. 119 p. </w:t>
      </w:r>
    </w:p>
    <w:p w:rsidR="00A54EDB" w:rsidRPr="00947EF2" w:rsidRDefault="00A54EDB" w:rsidP="00A54EDB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200"/>
        <w:rPr>
          <w:rFonts w:ascii="Palatino-Roman" w:hAnsi="Palatino-Roman"/>
          <w:noProof/>
        </w:rPr>
      </w:pPr>
      <w:r w:rsidRPr="00947EF2">
        <w:rPr>
          <w:rFonts w:ascii="Palatino-Roman" w:hAnsi="Palatino-Roman"/>
          <w:noProof/>
        </w:rPr>
        <w:t xml:space="preserve">4. </w:t>
      </w:r>
      <w:r w:rsidRPr="00947EF2">
        <w:rPr>
          <w:rFonts w:ascii="Palatino-Roman" w:hAnsi="Palatino-Roman"/>
          <w:noProof/>
        </w:rPr>
        <w:tab/>
        <w:t xml:space="preserve">Salek S. Pharmaceutical Ethics. Vol. 1, Pharmaceutical Ethics. 2002. </w:t>
      </w:r>
    </w:p>
    <w:p w:rsidR="00A54EDB" w:rsidRPr="00947EF2" w:rsidRDefault="00A54EDB" w:rsidP="00A54EDB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200"/>
        <w:rPr>
          <w:rFonts w:ascii="Palatino-Roman" w:hAnsi="Palatino-Roman"/>
          <w:noProof/>
        </w:rPr>
      </w:pPr>
      <w:r w:rsidRPr="00947EF2">
        <w:rPr>
          <w:rFonts w:ascii="Palatino-Roman" w:hAnsi="Palatino-Roman"/>
          <w:noProof/>
        </w:rPr>
        <w:t xml:space="preserve">5. </w:t>
      </w:r>
      <w:r w:rsidRPr="00947EF2">
        <w:rPr>
          <w:rFonts w:ascii="Palatino-Roman" w:hAnsi="Palatino-Roman"/>
          <w:noProof/>
        </w:rPr>
        <w:tab/>
        <w:t xml:space="preserve">Loewy EH. Textbook of Medical Ethics. New York: Plenum Publishing Corporation; 2015. 420–425 p. </w:t>
      </w:r>
    </w:p>
    <w:p w:rsidR="00A54EDB" w:rsidRPr="00947EF2" w:rsidRDefault="00A54EDB" w:rsidP="00A54EDB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200"/>
        <w:rPr>
          <w:rFonts w:ascii="Palatino-Roman" w:hAnsi="Palatino-Roman"/>
          <w:noProof/>
        </w:rPr>
      </w:pPr>
      <w:r w:rsidRPr="00947EF2">
        <w:rPr>
          <w:rFonts w:ascii="Palatino-Roman" w:hAnsi="Palatino-Roman"/>
          <w:noProof/>
        </w:rPr>
        <w:t xml:space="preserve">6. </w:t>
      </w:r>
      <w:r w:rsidRPr="00947EF2">
        <w:rPr>
          <w:rFonts w:ascii="Palatino-Roman" w:hAnsi="Palatino-Roman"/>
          <w:noProof/>
        </w:rPr>
        <w:tab/>
      </w:r>
      <w:r w:rsidRPr="00947EF2">
        <w:rPr>
          <w:rFonts w:ascii="Palatino-Roman" w:hAnsi="Palatino-Roman"/>
          <w:noProof/>
          <w:rtl/>
        </w:rPr>
        <w:t>تبار دشا, زاده دعک, خطیبی دم. مجموعه قوانین و مقررات دارویی ایران. بنفام; 1383. 560</w:t>
      </w:r>
      <w:r w:rsidRPr="00947EF2">
        <w:rPr>
          <w:rFonts w:ascii="Palatino-Roman" w:hAnsi="Palatino-Roman"/>
          <w:noProof/>
        </w:rPr>
        <w:t xml:space="preserve"> p. </w:t>
      </w:r>
    </w:p>
    <w:p w:rsidR="00A54EDB" w:rsidRPr="00947EF2" w:rsidRDefault="00A54EDB" w:rsidP="00A54EDB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200"/>
        <w:rPr>
          <w:rFonts w:ascii="Palatino-Roman" w:hAnsi="Palatino-Roman"/>
          <w:noProof/>
        </w:rPr>
      </w:pPr>
      <w:r w:rsidRPr="00947EF2">
        <w:rPr>
          <w:rFonts w:ascii="Palatino-Roman" w:hAnsi="Palatino-Roman"/>
          <w:noProof/>
        </w:rPr>
        <w:t xml:space="preserve">7. </w:t>
      </w:r>
      <w:r w:rsidRPr="00947EF2">
        <w:rPr>
          <w:rFonts w:ascii="Palatino-Roman" w:hAnsi="Palatino-Roman"/>
          <w:noProof/>
        </w:rPr>
        <w:tab/>
      </w:r>
      <w:r w:rsidRPr="00947EF2">
        <w:rPr>
          <w:rFonts w:ascii="Palatino-Roman" w:hAnsi="Palatino-Roman"/>
          <w:noProof/>
          <w:rtl/>
        </w:rPr>
        <w:t>آئین نامه تاسیس، ارائه خدمات و اداره داروخانه ها. سازمان غذا و دارو، وزارت بهداشت، درمان و آموزش پزشکی جمهوری اسلامی ایران; 1400</w:t>
      </w:r>
      <w:r w:rsidRPr="00947EF2">
        <w:rPr>
          <w:rFonts w:ascii="Palatino-Roman" w:hAnsi="Palatino-Roman"/>
          <w:noProof/>
        </w:rPr>
        <w:t xml:space="preserve">. </w:t>
      </w:r>
    </w:p>
    <w:p w:rsidR="00A54EDB" w:rsidRPr="00947EF2" w:rsidRDefault="00A54EDB" w:rsidP="00A54EDB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200"/>
        <w:rPr>
          <w:rFonts w:ascii="Palatino-Roman" w:hAnsi="Palatino-Roman"/>
          <w:noProof/>
        </w:rPr>
      </w:pPr>
      <w:r w:rsidRPr="00947EF2">
        <w:rPr>
          <w:rFonts w:ascii="Palatino-Roman" w:hAnsi="Palatino-Roman"/>
          <w:noProof/>
        </w:rPr>
        <w:lastRenderedPageBreak/>
        <w:t xml:space="preserve">8. </w:t>
      </w:r>
      <w:r w:rsidRPr="00947EF2">
        <w:rPr>
          <w:rFonts w:ascii="Palatino-Roman" w:hAnsi="Palatino-Roman"/>
          <w:noProof/>
        </w:rPr>
        <w:tab/>
        <w:t xml:space="preserve">Afroza A, Chaudhury RR, Sood R, Borah DJ. Module for Teaching Medical Ethics to Undergraduates. Universitas Nusantara PGRI Kediri. World Health Organization; 2009. </w:t>
      </w:r>
    </w:p>
    <w:p w:rsidR="00675DF3" w:rsidRDefault="00A54EDB" w:rsidP="00A54EDB">
      <w:pPr>
        <w:bidi/>
        <w:jc w:val="lowKashida"/>
        <w:rPr>
          <w:rFonts w:cs="B Titr"/>
          <w:b/>
          <w:bCs/>
          <w:rtl/>
          <w:lang w:bidi="fa-IR"/>
        </w:rPr>
      </w:pPr>
      <w:r>
        <w:rPr>
          <w:rFonts w:ascii="Palatino-Roman" w:hAnsi="Palatino-Roman" w:cs="Palatino-Roman"/>
        </w:rPr>
        <w:fldChar w:fldCharType="end"/>
      </w:r>
    </w:p>
    <w:p w:rsidR="00675DF3" w:rsidRDefault="00675DF3" w:rsidP="00675DF3">
      <w:pPr>
        <w:bidi/>
        <w:jc w:val="lowKashida"/>
        <w:rPr>
          <w:rFonts w:cs="B Titr"/>
          <w:b/>
          <w:bCs/>
          <w:lang w:bidi="fa-IR"/>
        </w:rPr>
      </w:pPr>
    </w:p>
    <w:p w:rsidR="007B76A5" w:rsidRDefault="00DA0523" w:rsidP="00675DF3">
      <w:pPr>
        <w:numPr>
          <w:ilvl w:val="0"/>
          <w:numId w:val="9"/>
        </w:numPr>
        <w:bidi/>
        <w:jc w:val="lowKashida"/>
        <w:rPr>
          <w:rFonts w:cs="B Titr"/>
          <w:b/>
          <w:bCs/>
          <w:lang w:bidi="fa-IR"/>
        </w:rPr>
      </w:pPr>
      <w:r w:rsidRPr="00675DF3">
        <w:rPr>
          <w:rFonts w:cs="B Titr" w:hint="cs"/>
          <w:b/>
          <w:bCs/>
          <w:rtl/>
          <w:lang w:bidi="fa-IR"/>
        </w:rPr>
        <w:t xml:space="preserve">منابع </w:t>
      </w:r>
      <w:r w:rsidR="006D6538" w:rsidRPr="00675DF3">
        <w:rPr>
          <w:rFonts w:cs="B Titr" w:hint="cs"/>
          <w:b/>
          <w:bCs/>
          <w:rtl/>
          <w:lang w:bidi="fa-IR"/>
        </w:rPr>
        <w:t>امتحانی دانشجو</w:t>
      </w:r>
      <w:r w:rsidRPr="00675DF3">
        <w:rPr>
          <w:rFonts w:cs="B Titr" w:hint="cs"/>
          <w:b/>
          <w:bCs/>
          <w:rtl/>
          <w:lang w:bidi="fa-IR"/>
        </w:rPr>
        <w:t>:( بر اساس رفرنس نویسی ونکوور)</w:t>
      </w:r>
    </w:p>
    <w:p w:rsidR="004C7A1D" w:rsidRDefault="004C7A1D" w:rsidP="004C7A1D">
      <w:pPr>
        <w:bidi/>
        <w:jc w:val="lowKashida"/>
        <w:rPr>
          <w:rFonts w:cs="B Titr"/>
          <w:b/>
          <w:bCs/>
          <w:rtl/>
          <w:lang w:bidi="fa-IR"/>
        </w:rPr>
      </w:pPr>
    </w:p>
    <w:p w:rsidR="004C7A1D" w:rsidRDefault="004C7A1D" w:rsidP="004C7A1D">
      <w:pPr>
        <w:bidi/>
        <w:jc w:val="lowKashida"/>
        <w:rPr>
          <w:rFonts w:cs="B Titr"/>
          <w:b/>
          <w:bCs/>
          <w:rtl/>
          <w:lang w:bidi="fa-IR"/>
        </w:rPr>
      </w:pPr>
    </w:p>
    <w:p w:rsidR="002D5CA0" w:rsidRDefault="004C7A1D" w:rsidP="002D5CA0">
      <w:pPr>
        <w:numPr>
          <w:ilvl w:val="0"/>
          <w:numId w:val="9"/>
        </w:numPr>
        <w:bidi/>
        <w:jc w:val="lowKashida"/>
        <w:rPr>
          <w:rFonts w:cs="B Titr"/>
          <w:b/>
          <w:bCs/>
          <w:lang w:bidi="fa-IR"/>
        </w:rPr>
      </w:pPr>
      <w:r>
        <w:rPr>
          <w:rFonts w:cs="B Titr" w:hint="cs"/>
          <w:b/>
          <w:bCs/>
          <w:rtl/>
          <w:lang w:bidi="fa-IR"/>
        </w:rPr>
        <w:t>توانمندی های مورد انتظار از دانشجو بر ا</w:t>
      </w:r>
      <w:r w:rsidR="002D5CA0">
        <w:rPr>
          <w:rFonts w:cs="B Titr" w:hint="cs"/>
          <w:b/>
          <w:bCs/>
          <w:rtl/>
          <w:lang w:bidi="fa-IR"/>
        </w:rPr>
        <w:t>ساس سند توانمندی های پزشکی عمومی</w:t>
      </w:r>
    </w:p>
    <w:p w:rsidR="00A50E6B" w:rsidRPr="002D5CA0" w:rsidRDefault="002D5CA0" w:rsidP="00A50E6B">
      <w:pPr>
        <w:bidi/>
        <w:ind w:left="360"/>
        <w:jc w:val="lowKashida"/>
        <w:rPr>
          <w:rFonts w:cs="B Nazanin"/>
          <w:rtl/>
          <w:lang w:bidi="fa-IR"/>
        </w:rPr>
      </w:pPr>
      <w:r w:rsidRPr="002D5CA0">
        <w:rPr>
          <w:rFonts w:cs="B Nazanin" w:hint="cs"/>
          <w:rtl/>
          <w:lang w:bidi="fa-IR"/>
        </w:rPr>
        <w:t xml:space="preserve">آشنایی با </w:t>
      </w:r>
      <w:r w:rsidR="00A50E6B">
        <w:rPr>
          <w:rFonts w:cs="B Nazanin" w:hint="cs"/>
          <w:rtl/>
          <w:lang w:bidi="fa-IR"/>
        </w:rPr>
        <w:t>اصول اخلاقی ارتباط با بیمار</w:t>
      </w:r>
    </w:p>
    <w:p w:rsidR="00A50E6B" w:rsidRDefault="002D5CA0" w:rsidP="00A50E6B">
      <w:pPr>
        <w:bidi/>
        <w:ind w:left="360"/>
        <w:jc w:val="lowKashida"/>
        <w:rPr>
          <w:rFonts w:cs="B Nazanin"/>
          <w:rtl/>
          <w:lang w:bidi="fa-IR"/>
        </w:rPr>
      </w:pPr>
      <w:r w:rsidRPr="002D5CA0">
        <w:rPr>
          <w:rFonts w:cs="B Nazanin" w:hint="cs"/>
          <w:rtl/>
          <w:lang w:bidi="fa-IR"/>
        </w:rPr>
        <w:t xml:space="preserve">آشنایی با </w:t>
      </w:r>
      <w:r w:rsidR="00A50E6B">
        <w:rPr>
          <w:rFonts w:cs="B Nazanin" w:hint="cs"/>
          <w:rtl/>
          <w:lang w:bidi="fa-IR"/>
        </w:rPr>
        <w:t>اصول اخلاقی انجام پژوهش</w:t>
      </w:r>
    </w:p>
    <w:p w:rsidR="002D5CA0" w:rsidRPr="002D5CA0" w:rsidRDefault="00A50E6B" w:rsidP="00A50E6B">
      <w:pPr>
        <w:bidi/>
        <w:ind w:left="360"/>
        <w:jc w:val="lowKashida"/>
        <w:rPr>
          <w:rFonts w:cs="B Nazanin"/>
          <w:rtl/>
          <w:lang w:bidi="fa-IR"/>
        </w:rPr>
      </w:pPr>
      <w:r>
        <w:rPr>
          <w:rFonts w:cs="B Nazanin" w:hint="cs"/>
          <w:rtl/>
          <w:lang w:bidi="fa-IR"/>
        </w:rPr>
        <w:t xml:space="preserve">آشنایی با اصول حرفه ای گری  </w:t>
      </w:r>
    </w:p>
    <w:p w:rsidR="002D5CA0" w:rsidRPr="002D5CA0" w:rsidRDefault="002D5CA0" w:rsidP="00A50E6B">
      <w:pPr>
        <w:bidi/>
        <w:ind w:left="360"/>
        <w:jc w:val="lowKashida"/>
        <w:rPr>
          <w:rFonts w:cs="B Nazanin"/>
          <w:rtl/>
          <w:lang w:bidi="fa-IR"/>
        </w:rPr>
      </w:pPr>
      <w:r w:rsidRPr="002D5CA0">
        <w:rPr>
          <w:rFonts w:cs="B Nazanin" w:hint="cs"/>
          <w:rtl/>
          <w:lang w:bidi="fa-IR"/>
        </w:rPr>
        <w:t xml:space="preserve">آشنایی با </w:t>
      </w:r>
      <w:r w:rsidR="00A50E6B">
        <w:rPr>
          <w:rFonts w:cs="B Nazanin" w:hint="cs"/>
          <w:rtl/>
          <w:lang w:bidi="fa-IR"/>
        </w:rPr>
        <w:t xml:space="preserve"> قوانین، مقررات</w:t>
      </w:r>
      <w:r w:rsidR="00C36A77">
        <w:rPr>
          <w:rFonts w:cs="B Nazanin" w:hint="cs"/>
          <w:rtl/>
          <w:lang w:bidi="fa-IR"/>
        </w:rPr>
        <w:t xml:space="preserve"> </w:t>
      </w:r>
      <w:r w:rsidRPr="002D5CA0">
        <w:rPr>
          <w:rFonts w:cs="B Nazanin" w:hint="cs"/>
          <w:rtl/>
          <w:lang w:bidi="fa-IR"/>
        </w:rPr>
        <w:t xml:space="preserve"> </w:t>
      </w:r>
      <w:r w:rsidR="00A50E6B">
        <w:rPr>
          <w:rFonts w:cs="B Nazanin" w:hint="cs"/>
          <w:rtl/>
          <w:lang w:bidi="fa-IR"/>
        </w:rPr>
        <w:t xml:space="preserve">و آیین نامه های مرتبط با حوزه دارو </w:t>
      </w:r>
    </w:p>
    <w:p w:rsidR="001A3B28" w:rsidRPr="000B63E1" w:rsidRDefault="00300139" w:rsidP="000B63E1">
      <w:pPr>
        <w:numPr>
          <w:ilvl w:val="0"/>
          <w:numId w:val="9"/>
        </w:numPr>
        <w:bidi/>
        <w:jc w:val="lowKashida"/>
        <w:rPr>
          <w:rFonts w:cs="B Nazanin"/>
          <w:b/>
          <w:bCs/>
          <w:rtl/>
          <w:lang w:bidi="fa-IR"/>
        </w:rPr>
      </w:pPr>
      <w:r w:rsidRPr="002D5CA0">
        <w:rPr>
          <w:rFonts w:cs="B Nazanin"/>
          <w:rtl/>
          <w:lang w:bidi="fa-IR"/>
        </w:rPr>
        <w:br w:type="page"/>
      </w:r>
      <w:r w:rsidR="00886C94" w:rsidRPr="00563E29">
        <w:rPr>
          <w:rFonts w:cs="B Titr" w:hint="cs"/>
          <w:b/>
          <w:bCs/>
          <w:rtl/>
          <w:lang w:bidi="fa-IR"/>
        </w:rPr>
        <w:lastRenderedPageBreak/>
        <w:t>جدول طرح دوره</w:t>
      </w:r>
      <w:r w:rsidR="007F52E1" w:rsidRPr="000B63E1">
        <w:rPr>
          <w:rFonts w:cs="B Nazanin" w:hint="cs"/>
          <w:b/>
          <w:bCs/>
          <w:rtl/>
          <w:lang w:bidi="fa-IR"/>
        </w:rPr>
        <w:t xml:space="preserve"> </w:t>
      </w:r>
      <w:r w:rsidR="00886C94" w:rsidRPr="000B63E1">
        <w:rPr>
          <w:rFonts w:cs="B Nazanin" w:hint="cs"/>
          <w:b/>
          <w:bCs/>
          <w:rtl/>
          <w:lang w:bidi="fa-IR"/>
        </w:rPr>
        <w:t>:</w:t>
      </w:r>
    </w:p>
    <w:p w:rsidR="00300139" w:rsidRPr="000B63E1" w:rsidRDefault="00300139" w:rsidP="000B63E1">
      <w:pPr>
        <w:bidi/>
        <w:jc w:val="lowKashida"/>
        <w:rPr>
          <w:rFonts w:cs="B Nazanin"/>
          <w:b/>
          <w:bCs/>
          <w:rtl/>
          <w:lang w:bidi="fa-IR"/>
        </w:rPr>
      </w:pPr>
    </w:p>
    <w:tbl>
      <w:tblPr>
        <w:bidiVisual/>
        <w:tblW w:w="11768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shd w:val="clear" w:color="auto" w:fill="FFFFCC"/>
        <w:tblLook w:val="04A0" w:firstRow="1" w:lastRow="0" w:firstColumn="1" w:lastColumn="0" w:noHBand="0" w:noVBand="1"/>
      </w:tblPr>
      <w:tblGrid>
        <w:gridCol w:w="714"/>
        <w:gridCol w:w="8052"/>
        <w:gridCol w:w="1427"/>
        <w:gridCol w:w="1575"/>
      </w:tblGrid>
      <w:tr w:rsidR="00420859" w:rsidRPr="00A907EE" w:rsidTr="00351D5A">
        <w:trPr>
          <w:trHeight w:val="444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420859" w:rsidP="00563E29">
            <w:pPr>
              <w:bidi/>
              <w:spacing w:before="100" w:beforeAutospacing="1"/>
              <w:jc w:val="center"/>
              <w:rPr>
                <w:rFonts w:cs="B Nazanin"/>
                <w:b/>
                <w:bCs/>
              </w:rPr>
            </w:pPr>
            <w:r w:rsidRPr="00A907EE">
              <w:rPr>
                <w:rFonts w:cs="B Nazanin" w:hint="cs"/>
                <w:b/>
                <w:bCs/>
                <w:rtl/>
              </w:rPr>
              <w:t>شماره جلسه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420859" w:rsidP="00563E29">
            <w:pPr>
              <w:bidi/>
              <w:spacing w:before="100" w:beforeAutospacing="1"/>
              <w:jc w:val="center"/>
              <w:rPr>
                <w:rFonts w:cs="B Nazanin"/>
                <w:b/>
                <w:bCs/>
              </w:rPr>
            </w:pPr>
            <w:r w:rsidRPr="00A907EE">
              <w:rPr>
                <w:rFonts w:cs="B Nazanin" w:hint="cs"/>
                <w:b/>
                <w:bCs/>
                <w:rtl/>
              </w:rPr>
              <w:t>محتوای آموزشی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E3754E" w:rsidP="00563E29">
            <w:pPr>
              <w:bidi/>
              <w:spacing w:before="100" w:beforeAutospacing="1"/>
              <w:jc w:val="center"/>
              <w:rPr>
                <w:rFonts w:cs="B Nazanin"/>
                <w:b/>
                <w:bCs/>
                <w:rtl/>
              </w:rPr>
            </w:pPr>
            <w:r w:rsidRPr="00A907EE">
              <w:rPr>
                <w:rFonts w:cs="B Nazanin" w:hint="cs"/>
                <w:b/>
                <w:bCs/>
                <w:rtl/>
              </w:rPr>
              <w:t>تعداد سوال اختصاص یافته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3754E" w:rsidRPr="00A907EE" w:rsidRDefault="00E3754E" w:rsidP="00563E29">
            <w:pPr>
              <w:bidi/>
              <w:spacing w:before="100" w:beforeAutospacing="1"/>
              <w:jc w:val="center"/>
              <w:rPr>
                <w:rFonts w:cs="B Nazanin"/>
                <w:b/>
                <w:bCs/>
                <w:rtl/>
              </w:rPr>
            </w:pPr>
            <w:r w:rsidRPr="00A907EE">
              <w:rPr>
                <w:rFonts w:cs="B Nazanin" w:hint="cs"/>
                <w:b/>
                <w:bCs/>
                <w:rtl/>
              </w:rPr>
              <w:t>مدرس(مدرسان)</w:t>
            </w:r>
          </w:p>
        </w:tc>
      </w:tr>
      <w:tr w:rsidR="00C36A77" w:rsidRPr="00A907EE" w:rsidTr="000A642B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C36A77" w:rsidRPr="00A907EE" w:rsidRDefault="00C36A77" w:rsidP="00C36A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hideMark/>
          </w:tcPr>
          <w:p w:rsidR="00C36A77" w:rsidRPr="00C36A77" w:rsidRDefault="00A50E6B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 w:rsidRPr="00F90DE8">
              <w:rPr>
                <w:rFonts w:cs="B Nazanin" w:hint="cs"/>
                <w:color w:val="000000"/>
                <w:rtl/>
              </w:rPr>
              <w:t>مقدمات اخلاق در علوم پزشکی</w:t>
            </w:r>
            <w:r>
              <w:rPr>
                <w:rFonts w:cs="B Nazanin" w:hint="cs"/>
                <w:color w:val="000000"/>
                <w:rtl/>
              </w:rPr>
              <w:t xml:space="preserve"> (1)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cs="B Nazanin"/>
                <w:rtl/>
              </w:rPr>
            </w:pPr>
            <w:r>
              <w:rPr>
                <w:rFonts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زهرا شریف </w:t>
            </w:r>
          </w:p>
        </w:tc>
      </w:tr>
      <w:tr w:rsidR="00C36A77" w:rsidRPr="00A907EE" w:rsidTr="000A642B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C36A77" w:rsidRPr="00A907EE" w:rsidRDefault="00C36A77" w:rsidP="00C36A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hideMark/>
          </w:tcPr>
          <w:p w:rsidR="00C36A77" w:rsidRPr="00C36A77" w:rsidRDefault="00A50E6B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 w:rsidRPr="00A50E6B">
              <w:rPr>
                <w:rFonts w:ascii="Cambria" w:hAnsi="Cambria" w:cs="B Nazanin"/>
                <w:rtl/>
              </w:rPr>
              <w:t>مقدمات اخلاق در علوم پزشک</w:t>
            </w:r>
            <w:r w:rsidRPr="00A50E6B">
              <w:rPr>
                <w:rFonts w:ascii="Cambria" w:hAnsi="Cambria" w:cs="B Nazanin" w:hint="cs"/>
                <w:rtl/>
              </w:rPr>
              <w:t>ی</w:t>
            </w:r>
            <w:r w:rsidRPr="00A50E6B">
              <w:rPr>
                <w:rFonts w:ascii="Cambria" w:hAnsi="Cambria" w:cs="B Nazanin"/>
                <w:rtl/>
              </w:rPr>
              <w:t xml:space="preserve"> (</w:t>
            </w:r>
            <w:r>
              <w:rPr>
                <w:rFonts w:ascii="Cambria" w:hAnsi="Cambria" w:cs="B Nazanin" w:hint="cs"/>
                <w:rtl/>
              </w:rPr>
              <w:t>2)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زهرا شریف</w:t>
            </w:r>
          </w:p>
        </w:tc>
      </w:tr>
      <w:tr w:rsidR="00C36A77" w:rsidRPr="00A907EE" w:rsidTr="000A642B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C36A77" w:rsidRPr="00A907EE" w:rsidRDefault="00C36A77" w:rsidP="00C36A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hideMark/>
          </w:tcPr>
          <w:p w:rsidR="00C36A77" w:rsidRPr="00C36A77" w:rsidRDefault="00757879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 w:rsidRPr="00757879">
              <w:rPr>
                <w:rFonts w:ascii="Cambria" w:hAnsi="Cambria" w:cs="B Nazanin"/>
                <w:rtl/>
              </w:rPr>
              <w:t>اهداف و کارکردها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/>
                <w:rtl/>
              </w:rPr>
              <w:t xml:space="preserve"> نظام سلامت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زهرا شریف </w:t>
            </w:r>
          </w:p>
        </w:tc>
      </w:tr>
      <w:tr w:rsidR="00C36A77" w:rsidRPr="00A907EE" w:rsidTr="000A642B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C36A77" w:rsidRPr="00A907EE" w:rsidRDefault="00C36A77" w:rsidP="00C36A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4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</w:tcPr>
          <w:p w:rsidR="00C36A77" w:rsidRPr="00C36A77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>
              <w:rPr>
                <w:rFonts w:ascii="Cambria" w:hAnsi="Cambria" w:cs="B Nazanin" w:hint="cs"/>
                <w:rtl/>
              </w:rPr>
              <w:t xml:space="preserve">مفهوم </w:t>
            </w:r>
            <w:r w:rsidRPr="00757879">
              <w:rPr>
                <w:rFonts w:ascii="Cambria" w:hAnsi="Cambria" w:cs="B Nazanin"/>
                <w:rtl/>
              </w:rPr>
              <w:t xml:space="preserve">عدالت در نظام سلامت 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زهرا شریف</w:t>
            </w:r>
          </w:p>
        </w:tc>
      </w:tr>
      <w:tr w:rsidR="00C36A77" w:rsidRPr="00A907EE" w:rsidTr="000A642B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C36A77" w:rsidRPr="00A907EE" w:rsidRDefault="00C36A77" w:rsidP="00C36A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5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</w:tcPr>
          <w:p w:rsidR="00C36A77" w:rsidRPr="00C36A77" w:rsidRDefault="00757879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 w:rsidRPr="00757879">
              <w:rPr>
                <w:rFonts w:ascii="Cambria" w:hAnsi="Cambria" w:cs="B Nazanin"/>
                <w:rtl/>
              </w:rPr>
              <w:t>اصول اخلاق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>
              <w:rPr>
                <w:rFonts w:ascii="Cambria" w:hAnsi="Cambria" w:cs="B Nazanin"/>
                <w:rtl/>
              </w:rPr>
              <w:t xml:space="preserve"> </w:t>
            </w:r>
            <w:r>
              <w:rPr>
                <w:rFonts w:ascii="Cambria" w:hAnsi="Cambria" w:cs="B Nazanin" w:hint="cs"/>
                <w:rtl/>
              </w:rPr>
              <w:t>ارتباط</w:t>
            </w:r>
            <w:r w:rsidRPr="00757879">
              <w:rPr>
                <w:rFonts w:ascii="Cambria" w:hAnsi="Cambria" w:cs="B Nazanin"/>
                <w:rtl/>
              </w:rPr>
              <w:t xml:space="preserve"> با ب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 w:hint="eastAsia"/>
                <w:rtl/>
              </w:rPr>
              <w:t>مار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زهرا شریف</w:t>
            </w:r>
          </w:p>
        </w:tc>
      </w:tr>
      <w:tr w:rsidR="00C36A77" w:rsidRPr="00A907EE" w:rsidTr="000A642B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C36A77" w:rsidRPr="00A907EE" w:rsidRDefault="00C36A77" w:rsidP="00C36A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6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</w:tcPr>
          <w:p w:rsidR="00C36A77" w:rsidRPr="00C36A77" w:rsidRDefault="00757879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>
              <w:rPr>
                <w:rFonts w:ascii="Cambria" w:hAnsi="Cambria" w:cs="B Nazanin"/>
                <w:rtl/>
              </w:rPr>
              <w:t>اخلاق در پژوهش</w:t>
            </w:r>
            <w:r>
              <w:rPr>
                <w:rFonts w:ascii="Cambria" w:hAnsi="Cambria" w:cs="B Nazanin" w:hint="cs"/>
                <w:rtl/>
              </w:rPr>
              <w:t xml:space="preserve"> و</w:t>
            </w:r>
            <w:r w:rsidRPr="00757879">
              <w:rPr>
                <w:rFonts w:ascii="Cambria" w:hAnsi="Cambria" w:cs="B Nazanin"/>
                <w:rtl/>
              </w:rPr>
              <w:t xml:space="preserve"> انتشار مقالات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زهرا شریف</w:t>
            </w:r>
          </w:p>
        </w:tc>
      </w:tr>
      <w:tr w:rsidR="00C36A77" w:rsidRPr="00A907EE" w:rsidTr="000A642B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C36A77" w:rsidRPr="00A907EE" w:rsidRDefault="00C36A77" w:rsidP="00C36A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7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</w:tcPr>
          <w:p w:rsidR="00C36A77" w:rsidRPr="00C36A77" w:rsidRDefault="00757879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>
              <w:rPr>
                <w:rFonts w:ascii="Cambria" w:hAnsi="Cambria" w:cs="B Nazanin" w:hint="cs"/>
                <w:rtl/>
              </w:rPr>
              <w:t xml:space="preserve">آشنایی با مبانی </w:t>
            </w:r>
            <w:r w:rsidRPr="00757879">
              <w:rPr>
                <w:rFonts w:ascii="Cambria" w:hAnsi="Cambria" w:cs="B Nazanin"/>
                <w:rtl/>
              </w:rPr>
              <w:t>حرفه ا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/>
                <w:rtl/>
              </w:rPr>
              <w:t xml:space="preserve"> گر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زهرا شریف</w:t>
            </w:r>
          </w:p>
        </w:tc>
      </w:tr>
      <w:tr w:rsidR="00C36A77" w:rsidRPr="00A907EE" w:rsidTr="000A642B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C36A77" w:rsidRPr="00A907EE" w:rsidRDefault="00C36A77" w:rsidP="00C36A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8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</w:tcPr>
          <w:p w:rsidR="00C36A77" w:rsidRPr="00C36A77" w:rsidRDefault="00757879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 w:rsidRPr="00757879">
              <w:rPr>
                <w:rFonts w:ascii="Cambria" w:hAnsi="Cambria" w:cs="B Nazanin"/>
                <w:rtl/>
              </w:rPr>
              <w:t>حرفه ا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/>
                <w:rtl/>
              </w:rPr>
              <w:t xml:space="preserve"> گر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/>
                <w:rtl/>
              </w:rPr>
              <w:t xml:space="preserve"> </w:t>
            </w:r>
            <w:r>
              <w:rPr>
                <w:rFonts w:ascii="Cambria" w:hAnsi="Cambria" w:cs="B Nazanin" w:hint="cs"/>
                <w:rtl/>
              </w:rPr>
              <w:t xml:space="preserve">در داروسازی 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زهرا شریف</w:t>
            </w:r>
          </w:p>
        </w:tc>
      </w:tr>
      <w:tr w:rsidR="00C36A77" w:rsidRPr="00A907EE" w:rsidTr="000A642B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C36A77" w:rsidRPr="00A907EE" w:rsidRDefault="00C36A77" w:rsidP="00C36A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9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</w:tcPr>
          <w:p w:rsidR="00C36A77" w:rsidRPr="00C36A77" w:rsidRDefault="00757879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>
              <w:rPr>
                <w:rFonts w:ascii="Cambria" w:hAnsi="Cambria" w:cs="B Nazanin" w:hint="cs"/>
                <w:rtl/>
              </w:rPr>
              <w:t xml:space="preserve">آشنایی با </w:t>
            </w:r>
            <w:r w:rsidRPr="00757879">
              <w:rPr>
                <w:rFonts w:ascii="Cambria" w:hAnsi="Cambria" w:cs="B Nazanin"/>
                <w:rtl/>
              </w:rPr>
              <w:t>راهنما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/>
                <w:rtl/>
              </w:rPr>
              <w:t xml:space="preserve"> عموم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/>
                <w:rtl/>
              </w:rPr>
              <w:t xml:space="preserve"> اخلاق حرفه‌ا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/>
                <w:rtl/>
              </w:rPr>
              <w:t xml:space="preserve"> شاغل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 w:hint="eastAsia"/>
                <w:rtl/>
              </w:rPr>
              <w:t>ن</w:t>
            </w:r>
            <w:r w:rsidRPr="00757879">
              <w:rPr>
                <w:rFonts w:ascii="Cambria" w:hAnsi="Cambria" w:cs="B Nazanin"/>
                <w:rtl/>
              </w:rPr>
              <w:t xml:space="preserve"> حِرَف پزشک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/>
                <w:rtl/>
              </w:rPr>
              <w:t xml:space="preserve"> و وابسته‌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/>
                <w:rtl/>
              </w:rPr>
              <w:t xml:space="preserve"> سازمان نظام پزشک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/>
                <w:rtl/>
              </w:rPr>
              <w:t xml:space="preserve"> جمهور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/>
                <w:rtl/>
              </w:rPr>
              <w:t xml:space="preserve"> اسلام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/>
                <w:rtl/>
              </w:rPr>
              <w:t xml:space="preserve"> ا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 w:hint="eastAsia"/>
                <w:rtl/>
              </w:rPr>
              <w:t>ران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C36A77" w:rsidRPr="00A907EE" w:rsidRDefault="00C36A77" w:rsidP="00C36A77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زهرا شریف</w:t>
            </w:r>
          </w:p>
        </w:tc>
      </w:tr>
      <w:tr w:rsidR="00757879" w:rsidRPr="00A907EE" w:rsidTr="000A642B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757879" w:rsidRPr="00A907EE" w:rsidRDefault="00757879" w:rsidP="00757879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0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</w:tcPr>
          <w:p w:rsidR="00757879" w:rsidRPr="00C36A77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>
              <w:rPr>
                <w:rFonts w:ascii="Cambria" w:hAnsi="Cambria" w:cs="B Nazanin" w:hint="cs"/>
                <w:rtl/>
              </w:rPr>
              <w:t xml:space="preserve">مبانی </w:t>
            </w:r>
            <w:r w:rsidRPr="00757879">
              <w:rPr>
                <w:rFonts w:ascii="Cambria" w:hAnsi="Cambria" w:cs="B Nazanin"/>
                <w:rtl/>
              </w:rPr>
              <w:t>حقوق ب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 w:hint="eastAsia"/>
                <w:rtl/>
              </w:rPr>
              <w:t>مار</w:t>
            </w:r>
            <w:r w:rsidRPr="00757879">
              <w:rPr>
                <w:rFonts w:ascii="Cambria" w:hAnsi="Cambria" w:cs="B Nazanin"/>
                <w:rtl/>
              </w:rPr>
              <w:t xml:space="preserve"> در</w:t>
            </w:r>
            <w:r>
              <w:rPr>
                <w:rFonts w:ascii="Cambria" w:hAnsi="Cambria" w:cs="B Nazanin" w:hint="cs"/>
                <w:rtl/>
              </w:rPr>
              <w:t xml:space="preserve"> </w:t>
            </w:r>
            <w:r w:rsidRPr="00757879">
              <w:rPr>
                <w:rFonts w:ascii="Cambria" w:hAnsi="Cambria" w:cs="B Nazanin"/>
                <w:rtl/>
              </w:rPr>
              <w:t>نظام سلامت و داروخانه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زهرا شریف</w:t>
            </w:r>
          </w:p>
        </w:tc>
      </w:tr>
      <w:tr w:rsidR="00757879" w:rsidRPr="00A907EE" w:rsidTr="000A642B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757879" w:rsidRPr="00A907EE" w:rsidRDefault="00757879" w:rsidP="00757879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1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</w:tcPr>
          <w:p w:rsidR="00757879" w:rsidRPr="00C36A77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 w:rsidRPr="00757879">
              <w:rPr>
                <w:rFonts w:ascii="Cambria" w:hAnsi="Cambria" w:cs="B Nazanin"/>
                <w:rtl/>
              </w:rPr>
              <w:t>مقدمات حقوق و قوان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 w:hint="eastAsia"/>
                <w:rtl/>
              </w:rPr>
              <w:t>ن</w:t>
            </w:r>
            <w:r w:rsidRPr="00757879">
              <w:rPr>
                <w:rFonts w:ascii="Cambria" w:hAnsi="Cambria" w:cs="B Nazanin"/>
                <w:rtl/>
              </w:rPr>
              <w:t xml:space="preserve"> در داروساز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>
              <w:rPr>
                <w:rFonts w:ascii="Cambria" w:hAnsi="Cambria" w:cs="B Nazanin" w:hint="cs"/>
                <w:rtl/>
              </w:rPr>
              <w:t xml:space="preserve"> (1)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زهرا شریف </w:t>
            </w:r>
          </w:p>
        </w:tc>
      </w:tr>
      <w:tr w:rsidR="00757879" w:rsidRPr="00A907EE" w:rsidTr="000A642B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757879" w:rsidRPr="00A907EE" w:rsidRDefault="00757879" w:rsidP="00757879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2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</w:tcPr>
          <w:p w:rsidR="00757879" w:rsidRPr="00C36A77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 w:rsidRPr="00757879">
              <w:rPr>
                <w:rFonts w:ascii="Cambria" w:hAnsi="Cambria" w:cs="B Nazanin"/>
                <w:rtl/>
              </w:rPr>
              <w:t>مقدمات حقوق و قوان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 w:hint="eastAsia"/>
                <w:rtl/>
              </w:rPr>
              <w:t>ن</w:t>
            </w:r>
            <w:r w:rsidRPr="00757879">
              <w:rPr>
                <w:rFonts w:ascii="Cambria" w:hAnsi="Cambria" w:cs="B Nazanin"/>
                <w:rtl/>
              </w:rPr>
              <w:t xml:space="preserve"> در داروساز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/>
                <w:rtl/>
              </w:rPr>
              <w:t xml:space="preserve"> (</w:t>
            </w:r>
            <w:r>
              <w:rPr>
                <w:rFonts w:ascii="Cambria" w:hAnsi="Cambria" w:cs="B Nazanin" w:hint="cs"/>
                <w:rtl/>
              </w:rPr>
              <w:t>2</w:t>
            </w:r>
            <w:r w:rsidRPr="00757879">
              <w:rPr>
                <w:rFonts w:ascii="Cambria" w:hAnsi="Cambria" w:cs="B Nazanin"/>
                <w:rtl/>
              </w:rPr>
              <w:t>)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زهرا شریف</w:t>
            </w:r>
          </w:p>
        </w:tc>
      </w:tr>
      <w:tr w:rsidR="00757879" w:rsidRPr="00A907EE" w:rsidTr="000A642B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757879" w:rsidRPr="00A907EE" w:rsidRDefault="00757879" w:rsidP="00757879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3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</w:tcPr>
          <w:p w:rsidR="00757879" w:rsidRPr="00C36A77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>
              <w:rPr>
                <w:rFonts w:ascii="Cambria" w:hAnsi="Cambria" w:cs="B Nazanin" w:hint="cs"/>
                <w:rtl/>
              </w:rPr>
              <w:t xml:space="preserve">آَشنایی با قوانین حوزه سلامت و دارو در جمهوری اسلامی ایران 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زهرا شریف </w:t>
            </w:r>
          </w:p>
        </w:tc>
      </w:tr>
      <w:tr w:rsidR="00757879" w:rsidRPr="00A907EE" w:rsidTr="000A642B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757879" w:rsidRPr="00A907EE" w:rsidRDefault="00757879" w:rsidP="00757879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4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</w:tcPr>
          <w:p w:rsidR="00757879" w:rsidRPr="00C36A77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 w:rsidRPr="00757879">
              <w:rPr>
                <w:rFonts w:ascii="Cambria" w:hAnsi="Cambria" w:cs="B Nazanin"/>
                <w:rtl/>
              </w:rPr>
              <w:t>آئ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 w:hint="eastAsia"/>
                <w:rtl/>
              </w:rPr>
              <w:t>ن</w:t>
            </w:r>
            <w:r w:rsidRPr="00757879">
              <w:rPr>
                <w:rFonts w:ascii="Cambria" w:hAnsi="Cambria" w:cs="B Nazanin"/>
                <w:rtl/>
              </w:rPr>
              <w:t xml:space="preserve"> نامه تاس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 w:hint="eastAsia"/>
                <w:rtl/>
              </w:rPr>
              <w:t>س</w:t>
            </w:r>
            <w:r w:rsidRPr="00757879">
              <w:rPr>
                <w:rFonts w:ascii="Cambria" w:hAnsi="Cambria" w:cs="B Nazanin"/>
                <w:rtl/>
              </w:rPr>
              <w:t xml:space="preserve"> و اداره داروخانه ها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زهرا شریف </w:t>
            </w:r>
          </w:p>
        </w:tc>
      </w:tr>
      <w:tr w:rsidR="00757879" w:rsidRPr="00A907EE" w:rsidTr="000A642B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757879" w:rsidRPr="00A907EE" w:rsidRDefault="00757879" w:rsidP="00757879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5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</w:tcPr>
          <w:p w:rsidR="00757879" w:rsidRPr="00C36A77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 w:rsidRPr="00757879">
              <w:rPr>
                <w:rFonts w:ascii="Cambria" w:hAnsi="Cambria" w:cs="B Nazanin"/>
                <w:rtl/>
              </w:rPr>
              <w:t>قوان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 w:hint="eastAsia"/>
                <w:rtl/>
              </w:rPr>
              <w:t>ن</w:t>
            </w:r>
            <w:r w:rsidRPr="00757879">
              <w:rPr>
                <w:rFonts w:ascii="Cambria" w:hAnsi="Cambria" w:cs="B Nazanin"/>
                <w:rtl/>
              </w:rPr>
              <w:t xml:space="preserve"> ثبت دارو و مالک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 w:hint="eastAsia"/>
                <w:rtl/>
              </w:rPr>
              <w:t>ت</w:t>
            </w:r>
            <w:r w:rsidRPr="00757879">
              <w:rPr>
                <w:rFonts w:ascii="Cambria" w:hAnsi="Cambria" w:cs="B Nazanin"/>
                <w:rtl/>
              </w:rPr>
              <w:t xml:space="preserve"> معنو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زهرا شریف </w:t>
            </w:r>
          </w:p>
        </w:tc>
      </w:tr>
      <w:tr w:rsidR="00757879" w:rsidRPr="00A907EE" w:rsidTr="004C05AA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757879" w:rsidRPr="00A907EE" w:rsidRDefault="00757879" w:rsidP="00757879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6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</w:tcPr>
          <w:p w:rsidR="00757879" w:rsidRPr="00C36A77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</w:rPr>
            </w:pPr>
            <w:r w:rsidRPr="00757879">
              <w:rPr>
                <w:rFonts w:ascii="Cambria" w:hAnsi="Cambria" w:cs="B Nazanin"/>
                <w:rtl/>
              </w:rPr>
              <w:t>تضاد منافع و قوان</w:t>
            </w:r>
            <w:r w:rsidRPr="00757879">
              <w:rPr>
                <w:rFonts w:ascii="Cambria" w:hAnsi="Cambria" w:cs="B Nazanin" w:hint="cs"/>
                <w:rtl/>
              </w:rPr>
              <w:t>ی</w:t>
            </w:r>
            <w:r w:rsidRPr="00757879">
              <w:rPr>
                <w:rFonts w:ascii="Cambria" w:hAnsi="Cambria" w:cs="B Nazanin" w:hint="eastAsia"/>
                <w:rtl/>
              </w:rPr>
              <w:t>ن</w:t>
            </w:r>
            <w:r w:rsidRPr="00757879">
              <w:rPr>
                <w:rFonts w:ascii="Cambria" w:hAnsi="Cambria" w:cs="B Nazanin"/>
                <w:rtl/>
              </w:rPr>
              <w:t xml:space="preserve"> مقابله با آن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زهرا شریف </w:t>
            </w:r>
          </w:p>
        </w:tc>
      </w:tr>
      <w:tr w:rsidR="00757879" w:rsidRPr="00A907EE" w:rsidTr="00351D5A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757879" w:rsidRPr="00A907EE" w:rsidRDefault="00757879" w:rsidP="00757879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7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برگزاری امتحان پایان دوره </w:t>
            </w:r>
          </w:p>
        </w:tc>
        <w:tc>
          <w:tcPr>
            <w:tcW w:w="1427" w:type="dxa"/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jc w:val="center"/>
              <w:rPr>
                <w:rFonts w:ascii="Cambria" w:hAnsi="Cambria" w:cs="B Nazanin"/>
              </w:rPr>
            </w:pPr>
          </w:p>
        </w:tc>
        <w:tc>
          <w:tcPr>
            <w:tcW w:w="1575" w:type="dxa"/>
            <w:shd w:val="clear" w:color="auto" w:fill="FFFFCC"/>
            <w:vAlign w:val="center"/>
          </w:tcPr>
          <w:p w:rsidR="00757879" w:rsidRPr="00A907EE" w:rsidRDefault="00757879" w:rsidP="00757879">
            <w:pPr>
              <w:bidi/>
              <w:jc w:val="center"/>
              <w:rPr>
                <w:rFonts w:ascii="Cambria" w:hAnsi="Cambria" w:cs="B Nazanin"/>
              </w:rPr>
            </w:pPr>
          </w:p>
        </w:tc>
      </w:tr>
    </w:tbl>
    <w:p w:rsidR="00ED6FE6" w:rsidRPr="00351D5A" w:rsidRDefault="00300139" w:rsidP="00497BD0">
      <w:pPr>
        <w:bidi/>
        <w:jc w:val="lowKashida"/>
        <w:rPr>
          <w:rFonts w:cs="B Titr"/>
          <w:rtl/>
        </w:rPr>
      </w:pPr>
      <w:r w:rsidRPr="000B63E1">
        <w:rPr>
          <w:rFonts w:cs="B Nazanin"/>
          <w:rtl/>
          <w:lang w:bidi="fa-IR"/>
        </w:rPr>
        <w:br w:type="page"/>
      </w:r>
      <w:r w:rsidR="00ED6FE6" w:rsidRPr="00351D5A">
        <w:rPr>
          <w:rFonts w:cs="B Titr" w:hint="cs"/>
          <w:b/>
          <w:bCs/>
          <w:rtl/>
          <w:lang w:bidi="fa-IR"/>
        </w:rPr>
        <w:lastRenderedPageBreak/>
        <w:t>نحوه ارزشيابي</w:t>
      </w:r>
      <w:r w:rsidR="00211CA8" w:rsidRPr="00351D5A">
        <w:rPr>
          <w:rFonts w:cs="B Titr" w:hint="cs"/>
          <w:b/>
          <w:bCs/>
          <w:rtl/>
          <w:lang w:bidi="fa-IR"/>
        </w:rPr>
        <w:t xml:space="preserve"> دانشجو</w:t>
      </w:r>
      <w:r w:rsidR="005A3A15" w:rsidRPr="00351D5A">
        <w:rPr>
          <w:rFonts w:cs="B Titr" w:hint="cs"/>
          <w:b/>
          <w:bCs/>
          <w:rtl/>
          <w:lang w:bidi="fa-IR"/>
        </w:rPr>
        <w:t xml:space="preserve"> در طول دوره</w:t>
      </w:r>
      <w:r w:rsidR="00ED6FE6" w:rsidRPr="00351D5A">
        <w:rPr>
          <w:rFonts w:cs="B Titr" w:hint="cs"/>
          <w:b/>
          <w:bCs/>
          <w:rtl/>
          <w:lang w:bidi="fa-IR"/>
        </w:rPr>
        <w:t>:</w:t>
      </w:r>
      <w:r w:rsidR="00ED6FE6" w:rsidRPr="00351D5A">
        <w:rPr>
          <w:rFonts w:cs="B Titr" w:hint="cs"/>
          <w:rtl/>
        </w:rPr>
        <w:t xml:space="preserve"> </w:t>
      </w:r>
    </w:p>
    <w:p w:rsidR="00ED6FE6" w:rsidRPr="000B63E1" w:rsidRDefault="00ED6FE6" w:rsidP="000B63E1">
      <w:pPr>
        <w:shd w:val="clear" w:color="auto" w:fill="FFFFFF"/>
        <w:jc w:val="lowKashida"/>
        <w:rPr>
          <w:rFonts w:ascii="Arial" w:hAnsi="Arial" w:cs="B Nazanin"/>
          <w:b/>
          <w:bCs/>
          <w:rtl/>
        </w:rPr>
      </w:pPr>
    </w:p>
    <w:tbl>
      <w:tblPr>
        <w:tblpPr w:leftFromText="180" w:rightFromText="180" w:vertAnchor="text" w:horzAnchor="margin" w:tblpXSpec="center" w:tblpY="137"/>
        <w:bidiVisual/>
        <w:tblW w:w="118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3FF"/>
        <w:tblLayout w:type="fixed"/>
        <w:tblLook w:val="01E0" w:firstRow="1" w:lastRow="1" w:firstColumn="1" w:lastColumn="1" w:noHBand="0" w:noVBand="0"/>
      </w:tblPr>
      <w:tblGrid>
        <w:gridCol w:w="709"/>
        <w:gridCol w:w="5193"/>
        <w:gridCol w:w="3261"/>
        <w:gridCol w:w="2705"/>
      </w:tblGrid>
      <w:tr w:rsidR="00A409A2" w:rsidRPr="000B63E1" w:rsidTr="000669E6">
        <w:trPr>
          <w:trHeight w:val="256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409A2" w:rsidRPr="00604A55" w:rsidRDefault="00A409A2" w:rsidP="00351D5A">
            <w:pPr>
              <w:bidi/>
              <w:spacing w:before="100" w:beforeAutospacing="1"/>
              <w:jc w:val="center"/>
              <w:rPr>
                <w:rFonts w:cs="B Titr"/>
                <w:b/>
                <w:bCs/>
                <w:sz w:val="20"/>
                <w:szCs w:val="20"/>
              </w:rPr>
            </w:pPr>
            <w:r w:rsidRPr="00604A55">
              <w:rPr>
                <w:rFonts w:cs="B Titr" w:hint="cs"/>
                <w:b/>
                <w:bCs/>
                <w:sz w:val="20"/>
                <w:szCs w:val="20"/>
                <w:rtl/>
              </w:rPr>
              <w:t>ردیف</w:t>
            </w:r>
          </w:p>
        </w:tc>
        <w:tc>
          <w:tcPr>
            <w:tcW w:w="5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409A2" w:rsidRPr="00604A55" w:rsidRDefault="00A409A2" w:rsidP="00351D5A">
            <w:pPr>
              <w:bidi/>
              <w:spacing w:before="100" w:beforeAutospacing="1"/>
              <w:jc w:val="center"/>
              <w:rPr>
                <w:rFonts w:cs="B Titr"/>
                <w:b/>
                <w:bCs/>
                <w:sz w:val="20"/>
                <w:szCs w:val="20"/>
              </w:rPr>
            </w:pPr>
            <w:r w:rsidRPr="00604A55">
              <w:rPr>
                <w:rFonts w:cs="B Titr" w:hint="cs"/>
                <w:b/>
                <w:bCs/>
                <w:sz w:val="20"/>
                <w:szCs w:val="20"/>
                <w:rtl/>
              </w:rPr>
              <w:t>شرح فعالیت</w:t>
            </w:r>
          </w:p>
        </w:tc>
        <w:tc>
          <w:tcPr>
            <w:tcW w:w="3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409A2" w:rsidRPr="00604A55" w:rsidRDefault="00A409A2" w:rsidP="00351D5A">
            <w:pPr>
              <w:bidi/>
              <w:spacing w:before="100" w:beforeAutospacing="1"/>
              <w:jc w:val="center"/>
              <w:rPr>
                <w:rFonts w:cs="B Titr"/>
                <w:b/>
                <w:bCs/>
                <w:sz w:val="20"/>
                <w:szCs w:val="20"/>
              </w:rPr>
            </w:pPr>
            <w:r w:rsidRPr="00604A55">
              <w:rPr>
                <w:rFonts w:cs="B Titr" w:hint="cs"/>
                <w:b/>
                <w:bCs/>
                <w:sz w:val="20"/>
                <w:szCs w:val="20"/>
                <w:rtl/>
              </w:rPr>
              <w:t>تاریخ آزمون/انجام تکلیف</w:t>
            </w:r>
          </w:p>
        </w:tc>
        <w:tc>
          <w:tcPr>
            <w:tcW w:w="2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409A2" w:rsidRPr="00604A55" w:rsidRDefault="00A409A2" w:rsidP="00351D5A">
            <w:pPr>
              <w:bidi/>
              <w:spacing w:before="100" w:beforeAutospacing="1"/>
              <w:jc w:val="center"/>
              <w:rPr>
                <w:rFonts w:cs="B Titr"/>
                <w:b/>
                <w:bCs/>
                <w:sz w:val="20"/>
                <w:szCs w:val="20"/>
              </w:rPr>
            </w:pPr>
            <w:r w:rsidRPr="00604A55">
              <w:rPr>
                <w:rFonts w:cs="B Titr" w:hint="cs"/>
                <w:b/>
                <w:bCs/>
                <w:sz w:val="20"/>
                <w:szCs w:val="20"/>
                <w:rtl/>
              </w:rPr>
              <w:t>نمره</w:t>
            </w:r>
          </w:p>
        </w:tc>
      </w:tr>
      <w:tr w:rsidR="00A409A2" w:rsidRPr="000B63E1" w:rsidTr="000669E6">
        <w:trPr>
          <w:trHeight w:val="28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409A2" w:rsidRPr="000B63E1" w:rsidRDefault="00A409A2" w:rsidP="00351D5A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</w:t>
            </w:r>
          </w:p>
        </w:tc>
        <w:tc>
          <w:tcPr>
            <w:tcW w:w="5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A409A2" w:rsidRPr="000B63E1" w:rsidRDefault="000669E6" w:rsidP="00351D5A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ارائه کلاسی </w:t>
            </w:r>
          </w:p>
        </w:tc>
        <w:tc>
          <w:tcPr>
            <w:tcW w:w="3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A409A2" w:rsidRPr="000B63E1" w:rsidRDefault="000669E6" w:rsidP="00351D5A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در طول ترم</w:t>
            </w:r>
          </w:p>
        </w:tc>
        <w:tc>
          <w:tcPr>
            <w:tcW w:w="2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A409A2" w:rsidRPr="000B63E1" w:rsidRDefault="000669E6" w:rsidP="00351D5A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تا 10 نمره (به صورت اختیاری)</w:t>
            </w:r>
          </w:p>
        </w:tc>
      </w:tr>
      <w:tr w:rsidR="00985D18" w:rsidRPr="000B63E1" w:rsidTr="000669E6">
        <w:trPr>
          <w:trHeight w:val="29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985D18" w:rsidRPr="000B63E1" w:rsidRDefault="00985D18" w:rsidP="00985D18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5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985D18" w:rsidRDefault="00985D18" w:rsidP="00985D18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امتحان پایان ترم </w:t>
            </w:r>
          </w:p>
        </w:tc>
        <w:tc>
          <w:tcPr>
            <w:tcW w:w="3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985D18" w:rsidRDefault="00985D18" w:rsidP="00985D18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زمون پایان ترم </w:t>
            </w:r>
          </w:p>
        </w:tc>
        <w:tc>
          <w:tcPr>
            <w:tcW w:w="2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985D18" w:rsidRDefault="00985D18" w:rsidP="00985D18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20</w:t>
            </w:r>
          </w:p>
        </w:tc>
      </w:tr>
      <w:tr w:rsidR="00985D18" w:rsidRPr="000B63E1" w:rsidTr="000669E6">
        <w:trPr>
          <w:trHeight w:val="28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985D18" w:rsidRPr="000B63E1" w:rsidRDefault="00985D18" w:rsidP="00985D18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5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985D18" w:rsidRPr="000B63E1" w:rsidRDefault="00985D18" w:rsidP="00985D18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3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985D18" w:rsidRPr="000B63E1" w:rsidRDefault="00985D18" w:rsidP="00985D18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2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985D18" w:rsidRPr="000B63E1" w:rsidRDefault="00985D18" w:rsidP="00985D18">
            <w:pPr>
              <w:bidi/>
              <w:jc w:val="center"/>
              <w:rPr>
                <w:rFonts w:cs="B Nazanin"/>
                <w:lang w:bidi="fa-IR"/>
              </w:rPr>
            </w:pPr>
          </w:p>
        </w:tc>
      </w:tr>
      <w:tr w:rsidR="00985D18" w:rsidRPr="000B63E1" w:rsidTr="000669E6">
        <w:trPr>
          <w:trHeight w:val="28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985D18" w:rsidRPr="000B63E1" w:rsidRDefault="00985D18" w:rsidP="00985D18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4</w:t>
            </w:r>
          </w:p>
        </w:tc>
        <w:tc>
          <w:tcPr>
            <w:tcW w:w="5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985D18" w:rsidRDefault="00985D18" w:rsidP="00985D18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3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985D18" w:rsidRDefault="00985D18" w:rsidP="00985D18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2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985D18" w:rsidRDefault="00985D18" w:rsidP="00985D18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</w:tr>
      <w:tr w:rsidR="00985D18" w:rsidRPr="000B63E1" w:rsidTr="000669E6">
        <w:trPr>
          <w:trHeight w:val="288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985D18" w:rsidRPr="000B63E1" w:rsidRDefault="00985D18" w:rsidP="00985D18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845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bottom"/>
            <w:hideMark/>
          </w:tcPr>
          <w:p w:rsidR="00985D18" w:rsidRPr="000B63E1" w:rsidRDefault="00985D18" w:rsidP="00985D18">
            <w:pPr>
              <w:bidi/>
              <w:jc w:val="right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مجموع نمره:</w:t>
            </w:r>
          </w:p>
        </w:tc>
        <w:tc>
          <w:tcPr>
            <w:tcW w:w="2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985D18" w:rsidRPr="000B63E1" w:rsidRDefault="00985D18" w:rsidP="00985D18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20</w:t>
            </w:r>
          </w:p>
        </w:tc>
      </w:tr>
    </w:tbl>
    <w:p w:rsidR="00ED6FE6" w:rsidRPr="000B63E1" w:rsidRDefault="00ED6FE6" w:rsidP="000B63E1">
      <w:pPr>
        <w:shd w:val="clear" w:color="auto" w:fill="FFFFFF"/>
        <w:jc w:val="lowKashida"/>
        <w:rPr>
          <w:rFonts w:ascii="Arial" w:hAnsi="Arial" w:cs="B Nazanin"/>
          <w:b/>
          <w:bCs/>
          <w:rtl/>
        </w:rPr>
      </w:pPr>
    </w:p>
    <w:p w:rsidR="00ED6FE6" w:rsidRPr="000B63E1" w:rsidRDefault="00ED6FE6" w:rsidP="000B63E1">
      <w:pPr>
        <w:shd w:val="clear" w:color="auto" w:fill="FFFFFF"/>
        <w:jc w:val="lowKashida"/>
        <w:rPr>
          <w:rFonts w:ascii="Arial" w:hAnsi="Arial" w:cs="B Nazanin"/>
          <w:b/>
          <w:bCs/>
          <w:rtl/>
        </w:rPr>
      </w:pPr>
    </w:p>
    <w:p w:rsidR="00ED6FE6" w:rsidRPr="000B63E1" w:rsidRDefault="00ED6FE6" w:rsidP="000B63E1">
      <w:pPr>
        <w:shd w:val="clear" w:color="auto" w:fill="FFFFFF"/>
        <w:jc w:val="lowKashida"/>
        <w:rPr>
          <w:rFonts w:ascii="Arial" w:hAnsi="Arial" w:cs="B Nazanin"/>
          <w:b/>
          <w:bCs/>
          <w:rtl/>
        </w:rPr>
      </w:pPr>
    </w:p>
    <w:p w:rsidR="00ED6FE6" w:rsidRPr="000B63E1" w:rsidRDefault="00ED6FE6" w:rsidP="000B63E1">
      <w:pPr>
        <w:jc w:val="lowKashida"/>
        <w:rPr>
          <w:rFonts w:ascii="Tahoma" w:hAnsi="Tahoma" w:cs="B Nazanin"/>
          <w:b/>
          <w:bCs/>
          <w:color w:val="000000"/>
          <w:rtl/>
        </w:rPr>
      </w:pPr>
    </w:p>
    <w:p w:rsidR="00A409A2" w:rsidRPr="000B63E1" w:rsidRDefault="00A409A2" w:rsidP="000B63E1">
      <w:pPr>
        <w:jc w:val="lowKashida"/>
        <w:rPr>
          <w:rFonts w:ascii="Tahoma" w:hAnsi="Tahoma" w:cs="B Nazanin"/>
          <w:b/>
          <w:bCs/>
          <w:color w:val="000000"/>
          <w:rtl/>
        </w:rPr>
      </w:pPr>
    </w:p>
    <w:p w:rsidR="00A409A2" w:rsidRPr="000B63E1" w:rsidRDefault="00A409A2" w:rsidP="000B63E1">
      <w:pPr>
        <w:bidi/>
        <w:jc w:val="lowKashida"/>
        <w:rPr>
          <w:rFonts w:ascii="Tahoma" w:hAnsi="Tahoma" w:cs="B Nazanin"/>
          <w:b/>
          <w:bCs/>
          <w:color w:val="000000"/>
          <w:rtl/>
        </w:rPr>
      </w:pPr>
    </w:p>
    <w:p w:rsidR="00211CA8" w:rsidRPr="000B63E1" w:rsidRDefault="00211CA8" w:rsidP="000B63E1">
      <w:pPr>
        <w:bidi/>
        <w:jc w:val="lowKashida"/>
        <w:rPr>
          <w:rFonts w:cs="B Nazanin"/>
          <w:rtl/>
        </w:rPr>
      </w:pPr>
    </w:p>
    <w:p w:rsidR="00211CA8" w:rsidRPr="000B63E1" w:rsidRDefault="00211CA8" w:rsidP="000B63E1">
      <w:pPr>
        <w:bidi/>
        <w:jc w:val="lowKashida"/>
        <w:rPr>
          <w:rFonts w:cs="B Nazanin"/>
          <w:rtl/>
        </w:rPr>
      </w:pPr>
    </w:p>
    <w:p w:rsidR="00211CA8" w:rsidRDefault="00211CA8" w:rsidP="000B63E1">
      <w:pPr>
        <w:bidi/>
        <w:jc w:val="lowKashida"/>
        <w:rPr>
          <w:rFonts w:cs="B Nazanin"/>
          <w:rtl/>
        </w:rPr>
      </w:pPr>
    </w:p>
    <w:p w:rsidR="0083142C" w:rsidRPr="000B63E1" w:rsidRDefault="0083142C" w:rsidP="0083142C">
      <w:pPr>
        <w:bidi/>
        <w:jc w:val="lowKashida"/>
        <w:rPr>
          <w:rFonts w:cs="B Nazanin"/>
          <w:rtl/>
        </w:rPr>
      </w:pPr>
    </w:p>
    <w:p w:rsidR="00A409A2" w:rsidRDefault="00AA474F" w:rsidP="00604A55">
      <w:pPr>
        <w:numPr>
          <w:ilvl w:val="0"/>
          <w:numId w:val="10"/>
        </w:numPr>
        <w:bidi/>
        <w:jc w:val="lowKashida"/>
        <w:rPr>
          <w:rFonts w:cs="B Titr"/>
          <w:b/>
          <w:bCs/>
        </w:rPr>
      </w:pPr>
      <w:r w:rsidRPr="00AA474F">
        <w:rPr>
          <w:rFonts w:cs="B Titr" w:hint="cs"/>
          <w:b/>
          <w:bCs/>
          <w:rtl/>
        </w:rPr>
        <w:t xml:space="preserve">سایر مقررات تدوین شده </w:t>
      </w:r>
      <w:r w:rsidR="00604A55" w:rsidRPr="00AA474F">
        <w:rPr>
          <w:rFonts w:cs="B Titr" w:hint="cs"/>
          <w:b/>
          <w:bCs/>
          <w:rtl/>
        </w:rPr>
        <w:t>توسط مدرس</w:t>
      </w:r>
      <w:r w:rsidR="00604A55">
        <w:rPr>
          <w:rFonts w:cs="B Titr" w:hint="cs"/>
          <w:b/>
          <w:bCs/>
          <w:rtl/>
        </w:rPr>
        <w:t xml:space="preserve">، </w:t>
      </w:r>
      <w:r w:rsidRPr="00AA474F">
        <w:rPr>
          <w:rFonts w:cs="B Titr" w:hint="cs"/>
          <w:b/>
          <w:bCs/>
          <w:rtl/>
        </w:rPr>
        <w:t>در طول دوره:</w:t>
      </w:r>
    </w:p>
    <w:p w:rsidR="003148E9" w:rsidRPr="00AA474F" w:rsidRDefault="003148E9" w:rsidP="003148E9">
      <w:pPr>
        <w:bidi/>
        <w:jc w:val="lowKashida"/>
        <w:rPr>
          <w:rFonts w:cs="B Titr"/>
          <w:b/>
          <w:bCs/>
          <w:rtl/>
        </w:rPr>
      </w:pPr>
    </w:p>
    <w:tbl>
      <w:tblPr>
        <w:tblpPr w:leftFromText="180" w:rightFromText="180" w:vertAnchor="text" w:horzAnchor="margin" w:tblpXSpec="center" w:tblpY="137"/>
        <w:bidiVisual/>
        <w:tblW w:w="74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E4C9FF"/>
        <w:tblLayout w:type="fixed"/>
        <w:tblLook w:val="01E0" w:firstRow="1" w:lastRow="1" w:firstColumn="1" w:lastColumn="1" w:noHBand="0" w:noVBand="0"/>
      </w:tblPr>
      <w:tblGrid>
        <w:gridCol w:w="709"/>
        <w:gridCol w:w="6701"/>
      </w:tblGrid>
      <w:tr w:rsidR="00516D40" w:rsidRPr="000B63E1" w:rsidTr="003148E9">
        <w:trPr>
          <w:trHeight w:val="256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  <w:hideMark/>
          </w:tcPr>
          <w:p w:rsidR="00516D40" w:rsidRPr="00604A55" w:rsidRDefault="00516D40" w:rsidP="00AA474F">
            <w:pPr>
              <w:bidi/>
              <w:spacing w:before="100" w:beforeAutospacing="1"/>
              <w:jc w:val="center"/>
              <w:rPr>
                <w:rFonts w:cs="B Titr"/>
                <w:b/>
                <w:bCs/>
                <w:sz w:val="22"/>
                <w:szCs w:val="22"/>
              </w:rPr>
            </w:pPr>
            <w:r w:rsidRPr="00604A55">
              <w:rPr>
                <w:rFonts w:cs="B Titr" w:hint="cs"/>
                <w:b/>
                <w:bCs/>
                <w:sz w:val="22"/>
                <w:szCs w:val="22"/>
                <w:rtl/>
              </w:rPr>
              <w:t>ردیف</w:t>
            </w:r>
          </w:p>
        </w:tc>
        <w:tc>
          <w:tcPr>
            <w:tcW w:w="6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  <w:hideMark/>
          </w:tcPr>
          <w:p w:rsidR="00516D40" w:rsidRPr="00604A55" w:rsidRDefault="00516D40" w:rsidP="00AA474F">
            <w:pPr>
              <w:bidi/>
              <w:spacing w:before="100" w:beforeAutospacing="1"/>
              <w:jc w:val="center"/>
              <w:rPr>
                <w:rFonts w:cs="B Titr"/>
                <w:b/>
                <w:bCs/>
                <w:sz w:val="22"/>
                <w:szCs w:val="22"/>
              </w:rPr>
            </w:pPr>
            <w:r w:rsidRPr="00604A55">
              <w:rPr>
                <w:rFonts w:cs="B Titr" w:hint="cs"/>
                <w:b/>
                <w:bCs/>
                <w:sz w:val="22"/>
                <w:szCs w:val="22"/>
                <w:rtl/>
              </w:rPr>
              <w:t>شرح تکلیف</w:t>
            </w:r>
          </w:p>
        </w:tc>
      </w:tr>
      <w:tr w:rsidR="00516D40" w:rsidRPr="000B63E1" w:rsidTr="003148E9">
        <w:trPr>
          <w:trHeight w:val="28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  <w:hideMark/>
          </w:tcPr>
          <w:p w:rsidR="00516D40" w:rsidRPr="000B63E1" w:rsidRDefault="00516D40" w:rsidP="00AA474F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</w:t>
            </w:r>
          </w:p>
        </w:tc>
        <w:tc>
          <w:tcPr>
            <w:tcW w:w="6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</w:tcPr>
          <w:p w:rsidR="00516D40" w:rsidRPr="000B63E1" w:rsidRDefault="00985D18" w:rsidP="00AA474F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مشارکت در بحث های کلاسی </w:t>
            </w:r>
          </w:p>
        </w:tc>
      </w:tr>
      <w:tr w:rsidR="00516D40" w:rsidRPr="000B63E1" w:rsidTr="003148E9">
        <w:trPr>
          <w:trHeight w:val="28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  <w:hideMark/>
          </w:tcPr>
          <w:p w:rsidR="00516D40" w:rsidRPr="000B63E1" w:rsidRDefault="00516D40" w:rsidP="00AA474F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6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</w:tcPr>
          <w:p w:rsidR="00516D40" w:rsidRPr="000B63E1" w:rsidRDefault="00516D40" w:rsidP="00AA474F">
            <w:pPr>
              <w:bidi/>
              <w:jc w:val="center"/>
              <w:rPr>
                <w:rFonts w:cs="B Nazanin"/>
                <w:lang w:bidi="fa-IR"/>
              </w:rPr>
            </w:pPr>
          </w:p>
        </w:tc>
      </w:tr>
      <w:tr w:rsidR="00516D40" w:rsidRPr="000B63E1" w:rsidTr="003148E9">
        <w:trPr>
          <w:trHeight w:val="29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  <w:hideMark/>
          </w:tcPr>
          <w:p w:rsidR="00516D40" w:rsidRPr="000B63E1" w:rsidRDefault="00516D40" w:rsidP="00AA474F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6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</w:tcPr>
          <w:p w:rsidR="00516D40" w:rsidRPr="000B63E1" w:rsidRDefault="00516D40" w:rsidP="00AA474F">
            <w:pPr>
              <w:bidi/>
              <w:jc w:val="center"/>
              <w:rPr>
                <w:rFonts w:cs="B Nazanin"/>
                <w:lang w:bidi="fa-IR"/>
              </w:rPr>
            </w:pPr>
          </w:p>
        </w:tc>
      </w:tr>
    </w:tbl>
    <w:p w:rsidR="009272CE" w:rsidRPr="00E75C69" w:rsidRDefault="00ED6FE6" w:rsidP="000B63E1">
      <w:pPr>
        <w:bidi/>
        <w:jc w:val="lowKashida"/>
        <w:rPr>
          <w:rFonts w:cs="B Titr"/>
          <w:b/>
          <w:bCs/>
          <w:rtl/>
          <w:lang w:bidi="fa-IR"/>
        </w:rPr>
      </w:pPr>
      <w:r w:rsidRPr="000B63E1">
        <w:rPr>
          <w:rFonts w:cs="B Nazanin"/>
          <w:rtl/>
        </w:rPr>
        <w:br w:type="page"/>
      </w:r>
      <w:r w:rsidR="00BA5E3C" w:rsidRPr="00E75C69">
        <w:rPr>
          <w:rFonts w:cs="B Titr" w:hint="cs"/>
          <w:b/>
          <w:bCs/>
          <w:rtl/>
          <w:lang w:bidi="fa-IR"/>
        </w:rPr>
        <w:lastRenderedPageBreak/>
        <w:t>جدول طرح درس:</w:t>
      </w:r>
    </w:p>
    <w:tbl>
      <w:tblPr>
        <w:tblpPr w:leftFromText="180" w:rightFromText="180" w:vertAnchor="text" w:horzAnchor="margin" w:tblpXSpec="center" w:tblpY="296"/>
        <w:bidiVisual/>
        <w:tblW w:w="5000" w:type="pct"/>
        <w:tblBorders>
          <w:top w:val="single" w:sz="6" w:space="0" w:color="000000"/>
          <w:left w:val="single" w:sz="12" w:space="0" w:color="000000"/>
          <w:bottom w:val="single" w:sz="6" w:space="0" w:color="000000"/>
          <w:right w:val="single" w:sz="12" w:space="0" w:color="000000"/>
          <w:insideV w:val="single" w:sz="6" w:space="0" w:color="000000"/>
        </w:tblBorders>
        <w:shd w:val="clear" w:color="auto" w:fill="CCFFFF"/>
        <w:tblLayout w:type="fixed"/>
        <w:tblLook w:val="01E0" w:firstRow="1" w:lastRow="1" w:firstColumn="1" w:lastColumn="1" w:noHBand="0" w:noVBand="0"/>
      </w:tblPr>
      <w:tblGrid>
        <w:gridCol w:w="742"/>
        <w:gridCol w:w="5877"/>
        <w:gridCol w:w="1798"/>
        <w:gridCol w:w="1847"/>
        <w:gridCol w:w="2564"/>
        <w:gridCol w:w="2564"/>
      </w:tblGrid>
      <w:tr w:rsidR="003148E9" w:rsidRPr="000B63E1" w:rsidTr="00497BD0">
        <w:trPr>
          <w:trHeight w:val="569"/>
        </w:trPr>
        <w:tc>
          <w:tcPr>
            <w:tcW w:w="241" w:type="pct"/>
            <w:tcBorders>
              <w:bottom w:val="single" w:sz="6" w:space="0" w:color="000000"/>
            </w:tcBorders>
            <w:shd w:val="clear" w:color="auto" w:fill="CCFFFF"/>
            <w:vAlign w:val="center"/>
          </w:tcPr>
          <w:p w:rsidR="00211CA8" w:rsidRPr="00E75C69" w:rsidRDefault="00211CA8" w:rsidP="00E75C69">
            <w:pPr>
              <w:bidi/>
              <w:spacing w:before="100" w:beforeAutospacing="1"/>
              <w:jc w:val="center"/>
              <w:rPr>
                <w:rFonts w:cs="B Titr"/>
                <w:sz w:val="20"/>
                <w:szCs w:val="20"/>
                <w:rtl/>
              </w:rPr>
            </w:pPr>
            <w:r w:rsidRPr="00E75C69">
              <w:rPr>
                <w:rFonts w:cs="B Titr" w:hint="cs"/>
                <w:sz w:val="20"/>
                <w:szCs w:val="20"/>
                <w:rtl/>
              </w:rPr>
              <w:t>شماره جلسه</w:t>
            </w:r>
          </w:p>
        </w:tc>
        <w:tc>
          <w:tcPr>
            <w:tcW w:w="1909" w:type="pct"/>
            <w:tcBorders>
              <w:bottom w:val="single" w:sz="6" w:space="0" w:color="000000"/>
            </w:tcBorders>
            <w:shd w:val="clear" w:color="auto" w:fill="CCFFFF"/>
            <w:vAlign w:val="center"/>
          </w:tcPr>
          <w:p w:rsidR="00211CA8" w:rsidRPr="00E75C69" w:rsidRDefault="00211CA8" w:rsidP="00E75C69">
            <w:pPr>
              <w:bidi/>
              <w:spacing w:before="100" w:beforeAutospacing="1"/>
              <w:jc w:val="center"/>
              <w:rPr>
                <w:rFonts w:cs="B Titr"/>
                <w:sz w:val="20"/>
                <w:szCs w:val="20"/>
                <w:rtl/>
              </w:rPr>
            </w:pPr>
            <w:r w:rsidRPr="00E75C69">
              <w:rPr>
                <w:rFonts w:cs="B Titr" w:hint="cs"/>
                <w:sz w:val="20"/>
                <w:szCs w:val="20"/>
                <w:rtl/>
              </w:rPr>
              <w:t>اهداف اختصاصی (رئوس مطالب)</w:t>
            </w:r>
          </w:p>
        </w:tc>
        <w:tc>
          <w:tcPr>
            <w:tcW w:w="584" w:type="pct"/>
            <w:tcBorders>
              <w:bottom w:val="single" w:sz="6" w:space="0" w:color="000000"/>
            </w:tcBorders>
            <w:shd w:val="clear" w:color="auto" w:fill="CCFFFF"/>
            <w:vAlign w:val="center"/>
          </w:tcPr>
          <w:p w:rsidR="00211CA8" w:rsidRPr="00E75C69" w:rsidRDefault="00211CA8" w:rsidP="00E75C69">
            <w:pPr>
              <w:bidi/>
              <w:spacing w:before="100" w:beforeAutospacing="1"/>
              <w:jc w:val="center"/>
              <w:rPr>
                <w:rFonts w:cs="B Titr"/>
                <w:sz w:val="20"/>
                <w:szCs w:val="20"/>
                <w:rtl/>
              </w:rPr>
            </w:pPr>
            <w:r w:rsidRPr="00E75C69">
              <w:rPr>
                <w:rFonts w:cs="B Titr" w:hint="cs"/>
                <w:sz w:val="20"/>
                <w:szCs w:val="20"/>
                <w:rtl/>
              </w:rPr>
              <w:t>اهداف ویژه رفتاری</w:t>
            </w:r>
          </w:p>
        </w:tc>
        <w:tc>
          <w:tcPr>
            <w:tcW w:w="600" w:type="pct"/>
            <w:tcBorders>
              <w:bottom w:val="single" w:sz="6" w:space="0" w:color="000000"/>
            </w:tcBorders>
            <w:shd w:val="clear" w:color="auto" w:fill="CCFFFF"/>
            <w:vAlign w:val="center"/>
          </w:tcPr>
          <w:p w:rsidR="00211CA8" w:rsidRPr="00E75C69" w:rsidRDefault="00A85CDE" w:rsidP="00E75C69">
            <w:pPr>
              <w:bidi/>
              <w:spacing w:before="100" w:beforeAutospacing="1"/>
              <w:jc w:val="center"/>
              <w:rPr>
                <w:rFonts w:cs="B Titr"/>
                <w:sz w:val="20"/>
                <w:szCs w:val="20"/>
                <w:rtl/>
              </w:rPr>
            </w:pPr>
            <w:r>
              <w:rPr>
                <w:rFonts w:cs="B Titr" w:hint="cs"/>
                <w:sz w:val="20"/>
                <w:szCs w:val="20"/>
                <w:rtl/>
              </w:rPr>
              <w:t>*</w:t>
            </w:r>
            <w:r w:rsidR="00211CA8" w:rsidRPr="00E75C69">
              <w:rPr>
                <w:rFonts w:cs="B Titr" w:hint="cs"/>
                <w:sz w:val="20"/>
                <w:szCs w:val="20"/>
                <w:rtl/>
              </w:rPr>
              <w:t>حیطه (شناختی، عاطفی و روان حرکتی)</w:t>
            </w:r>
          </w:p>
        </w:tc>
        <w:tc>
          <w:tcPr>
            <w:tcW w:w="833" w:type="pct"/>
            <w:tcBorders>
              <w:bottom w:val="single" w:sz="6" w:space="0" w:color="000000"/>
            </w:tcBorders>
            <w:shd w:val="clear" w:color="auto" w:fill="CCFFFF"/>
            <w:vAlign w:val="center"/>
          </w:tcPr>
          <w:p w:rsidR="00211CA8" w:rsidRPr="00E75C69" w:rsidRDefault="00211CA8" w:rsidP="0029713E">
            <w:pPr>
              <w:bidi/>
              <w:spacing w:before="100" w:beforeAutospacing="1"/>
              <w:jc w:val="center"/>
              <w:rPr>
                <w:rFonts w:cs="B Titr"/>
                <w:sz w:val="20"/>
                <w:szCs w:val="20"/>
                <w:rtl/>
              </w:rPr>
            </w:pPr>
            <w:r w:rsidRPr="00E75C69">
              <w:rPr>
                <w:rFonts w:cs="B Titr" w:hint="cs"/>
                <w:sz w:val="20"/>
                <w:szCs w:val="20"/>
                <w:rtl/>
              </w:rPr>
              <w:t>روش یاددهی</w:t>
            </w:r>
            <w:r w:rsidR="0029713E">
              <w:rPr>
                <w:rFonts w:cs="B Titr" w:hint="cs"/>
                <w:sz w:val="20"/>
                <w:szCs w:val="20"/>
                <w:rtl/>
              </w:rPr>
              <w:t>/یادگیری</w:t>
            </w:r>
          </w:p>
        </w:tc>
        <w:tc>
          <w:tcPr>
            <w:tcW w:w="833" w:type="pct"/>
            <w:tcBorders>
              <w:bottom w:val="single" w:sz="6" w:space="0" w:color="000000"/>
            </w:tcBorders>
            <w:shd w:val="clear" w:color="auto" w:fill="CCFFFF"/>
            <w:vAlign w:val="center"/>
          </w:tcPr>
          <w:p w:rsidR="00211CA8" w:rsidRPr="00E75C69" w:rsidRDefault="00211CA8" w:rsidP="00E75C69">
            <w:pPr>
              <w:bidi/>
              <w:spacing w:before="100" w:beforeAutospacing="1"/>
              <w:jc w:val="center"/>
              <w:rPr>
                <w:rFonts w:cs="B Titr"/>
                <w:sz w:val="20"/>
                <w:szCs w:val="20"/>
                <w:rtl/>
              </w:rPr>
            </w:pPr>
            <w:r w:rsidRPr="00E75C69">
              <w:rPr>
                <w:rFonts w:cs="B Titr" w:hint="cs"/>
                <w:sz w:val="20"/>
                <w:szCs w:val="20"/>
                <w:rtl/>
              </w:rPr>
              <w:t>مواد و وسایل آموزشی</w:t>
            </w:r>
          </w:p>
        </w:tc>
      </w:tr>
      <w:tr w:rsidR="00101A06" w:rsidRPr="000B63E1" w:rsidTr="00497BD0">
        <w:trPr>
          <w:trHeight w:val="319"/>
        </w:trPr>
        <w:tc>
          <w:tcPr>
            <w:tcW w:w="241" w:type="pct"/>
            <w:tcBorders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</w:t>
            </w:r>
          </w:p>
        </w:tc>
        <w:tc>
          <w:tcPr>
            <w:tcW w:w="1909" w:type="pct"/>
            <w:tcBorders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497BD0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شنایی با تاریخچه اخلاق حرفه ای و اخلاق پزشکی </w:t>
            </w:r>
          </w:p>
        </w:tc>
        <w:tc>
          <w:tcPr>
            <w:tcW w:w="584" w:type="pct"/>
            <w:tcBorders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شناختی</w:t>
            </w:r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101A06" w:rsidRPr="000B63E1" w:rsidTr="00497BD0">
        <w:trPr>
          <w:trHeight w:val="88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985D18" w:rsidP="00497BD0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َشنایی با </w:t>
            </w:r>
            <w:r w:rsidR="00497BD0">
              <w:rPr>
                <w:rFonts w:cs="B Nazanin" w:hint="cs"/>
                <w:rtl/>
                <w:lang w:bidi="fa-IR"/>
              </w:rPr>
              <w:t xml:space="preserve">کدهای اخلاق بین المللی در پزشکی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101A06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497BD0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شنایی با سه اهدف اصلی نظام های سلامت و کارکردهای آن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 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101A06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4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497BD0" w:rsidP="00497BD0">
            <w:pPr>
              <w:bidi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شنایی با تعاریف مفاهیم عدالت و برابری، ناعدالتی های سلامت و علل آن </w:t>
            </w:r>
            <w:r w:rsidR="004B5E85">
              <w:rPr>
                <w:rFonts w:cs="B Nazanin" w:hint="cs"/>
                <w:rtl/>
                <w:lang w:bidi="fa-IR"/>
              </w:rPr>
              <w:t xml:space="preserve">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 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5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497BD0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َشنایی با چهار اصل پایه اخلاق پزشکی و ارتباط با بیمار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290843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سخنرانی/ حل مساله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6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4B5E85" w:rsidP="00497BD0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شنایی با </w:t>
            </w:r>
            <w:r w:rsidR="00497BD0">
              <w:rPr>
                <w:rFonts w:cs="B Nazanin" w:hint="cs"/>
                <w:rtl/>
                <w:lang w:bidi="fa-IR"/>
              </w:rPr>
              <w:t xml:space="preserve">اصول ضروری اخلاق در پژوهش های علوم پزشکی/ </w:t>
            </w:r>
            <w:r w:rsidR="00290843">
              <w:rPr>
                <w:rFonts w:cs="B Nazanin" w:hint="cs"/>
                <w:rtl/>
                <w:lang w:bidi="fa-IR"/>
              </w:rPr>
              <w:t xml:space="preserve">آشنایی با اصول اخلاقی انتشار مقالات علمی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سخنرانی/</w:t>
            </w:r>
            <w:r w:rsidR="008863D3">
              <w:rPr>
                <w:rFonts w:cs="B Nazanin" w:hint="cs"/>
                <w:rtl/>
                <w:lang w:bidi="fa-IR"/>
              </w:rPr>
              <w:t xml:space="preserve"> حل مساله</w:t>
            </w:r>
            <w:r>
              <w:rPr>
                <w:rFonts w:cs="B Nazanin" w:hint="cs"/>
                <w:rtl/>
                <w:lang w:bidi="fa-IR"/>
              </w:rPr>
              <w:t xml:space="preserve">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7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29084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َشنایی با تعاریف حرفه و حرفه ای گری </w:t>
            </w:r>
            <w:r w:rsidR="004B5E85">
              <w:rPr>
                <w:rFonts w:cs="B Nazanin" w:hint="cs"/>
                <w:rtl/>
                <w:lang w:bidi="fa-IR"/>
              </w:rPr>
              <w:t xml:space="preserve">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290843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سخنرانی/ حل مساله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8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4B5E85" w:rsidP="0029084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شنایی با </w:t>
            </w:r>
            <w:r w:rsidR="00290843">
              <w:rPr>
                <w:rFonts w:cs="B Nazanin" w:hint="cs"/>
                <w:rtl/>
                <w:lang w:bidi="fa-IR"/>
              </w:rPr>
              <w:t xml:space="preserve">اصول و مبانی حرفه ای گری در دانشجویان داروسازی و داروسازان </w:t>
            </w:r>
            <w:r>
              <w:rPr>
                <w:rFonts w:cs="B Nazanin" w:hint="cs"/>
                <w:rtl/>
                <w:lang w:bidi="fa-IR"/>
              </w:rPr>
              <w:t xml:space="preserve">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29084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290843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سخنرانی/ حل مساله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8863D3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8863D3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9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8863D3" w:rsidRPr="000B63E1" w:rsidRDefault="00290843" w:rsidP="0029084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شنایی با راهنمای عمومی اخلاق حرفه ای سازمان نظام پزشکی </w:t>
            </w:r>
            <w:r w:rsidR="004B5E85">
              <w:rPr>
                <w:rFonts w:cs="B Nazanin" w:hint="cs"/>
                <w:rtl/>
                <w:lang w:bidi="fa-IR"/>
              </w:rPr>
              <w:t xml:space="preserve">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8863D3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8863D3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8863D3" w:rsidRPr="000B63E1" w:rsidRDefault="0029084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سخنرانی/پرسش و پاسخ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8863D3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0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290843" w:rsidP="0029084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شنایی با مقدمات حقوق بیمار، تاریخچه و مبانی آن در دنیا و سایرکشورها</w:t>
            </w:r>
            <w:r w:rsidR="004B5E85">
              <w:rPr>
                <w:rFonts w:cs="B Nazanin" w:hint="cs"/>
                <w:rtl/>
                <w:lang w:bidi="fa-IR"/>
              </w:rPr>
              <w:t xml:space="preserve">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290843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شناختی</w:t>
            </w:r>
            <w:r w:rsidR="00E8348F">
              <w:rPr>
                <w:rFonts w:cs="B Nazanin" w:hint="cs"/>
                <w:rtl/>
                <w:lang w:bidi="fa-IR"/>
              </w:rPr>
              <w:t xml:space="preserve">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290843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سخنرانی/پرسش و پاسخ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1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290843" w:rsidP="008863D3">
            <w:pPr>
              <w:bidi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شنایی با مفاهیم پایه ای حقوق مانند قانون، آیین نامه و مراجع قانونگذاری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2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4B5E85" w:rsidP="0029084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َشنایی </w:t>
            </w:r>
            <w:r w:rsidR="00F9061F">
              <w:rPr>
                <w:rFonts w:cs="B Nazanin" w:hint="cs"/>
                <w:rtl/>
                <w:lang w:bidi="fa-IR"/>
              </w:rPr>
              <w:t xml:space="preserve">با مفاهیم </w:t>
            </w:r>
            <w:r w:rsidR="00290843">
              <w:rPr>
                <w:rFonts w:cs="B Nazanin" w:hint="cs"/>
                <w:rtl/>
                <w:lang w:bidi="fa-IR"/>
              </w:rPr>
              <w:t xml:space="preserve">پایه ای جرم، مراجع رسیدگی به جرائم دارویی و دادگاه ها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شناختی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سخنرانی/</w:t>
            </w:r>
            <w:r w:rsidR="00290843">
              <w:rPr>
                <w:rFonts w:cs="B Nazanin" w:hint="cs"/>
                <w:rtl/>
                <w:lang w:bidi="fa-IR"/>
              </w:rPr>
              <w:t xml:space="preserve"> پرسش و پاسخ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3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F9061F" w:rsidP="0029084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شنایی با </w:t>
            </w:r>
            <w:r w:rsidR="00290843">
              <w:rPr>
                <w:rFonts w:cs="B Nazanin" w:hint="cs"/>
                <w:rtl/>
                <w:lang w:bidi="fa-IR"/>
              </w:rPr>
              <w:t xml:space="preserve">قانون جامع مرتبط با امور پزشکی، دارویی و مواد خوراکی آشامیدنی مصوب 1334 </w:t>
            </w:r>
            <w:r>
              <w:rPr>
                <w:rFonts w:cs="B Nazanin" w:hint="cs"/>
                <w:rtl/>
                <w:lang w:bidi="fa-IR"/>
              </w:rPr>
              <w:t xml:space="preserve">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سخنرانی/</w:t>
            </w:r>
            <w:r w:rsidR="008863D3">
              <w:rPr>
                <w:rFonts w:cs="B Nazanin" w:hint="cs"/>
                <w:rtl/>
                <w:lang w:bidi="fa-IR"/>
              </w:rPr>
              <w:t xml:space="preserve"> حل مساله</w:t>
            </w:r>
            <w:r>
              <w:rPr>
                <w:rFonts w:cs="B Nazanin" w:hint="cs"/>
                <w:rtl/>
                <w:lang w:bidi="fa-IR"/>
              </w:rPr>
              <w:t xml:space="preserve">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4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F9061F" w:rsidP="0029084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َشنایی با </w:t>
            </w:r>
            <w:r w:rsidR="00290843">
              <w:rPr>
                <w:rFonts w:cs="B Nazanin" w:hint="cs"/>
                <w:rtl/>
                <w:lang w:bidi="fa-IR"/>
              </w:rPr>
              <w:t xml:space="preserve">آیین نامه و ضابطه تاسیس، راه اندازی و اداره داروخانه ها در ایران </w:t>
            </w:r>
            <w:r>
              <w:rPr>
                <w:rFonts w:cs="B Nazanin" w:hint="cs"/>
                <w:rtl/>
                <w:lang w:bidi="fa-IR"/>
              </w:rPr>
              <w:t xml:space="preserve">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290843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سخنرانی/ حل مساله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F9061F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F9061F" w:rsidRPr="000B63E1" w:rsidRDefault="00F9061F" w:rsidP="00F9061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5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F9061F" w:rsidRPr="000B63E1" w:rsidRDefault="00F9061F" w:rsidP="0029084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َشنایی با </w:t>
            </w:r>
            <w:r w:rsidR="00290843">
              <w:rPr>
                <w:rFonts w:cs="B Nazanin" w:hint="cs"/>
                <w:rtl/>
                <w:lang w:bidi="fa-IR"/>
              </w:rPr>
              <w:t xml:space="preserve">روندها و قوانین ثبت دارو و پتنت در ایران، آشنایی با حقوق مالکیت معنوی و قوانین آن در ایران </w:t>
            </w:r>
            <w:r>
              <w:rPr>
                <w:rFonts w:cs="B Nazanin" w:hint="cs"/>
                <w:rtl/>
                <w:lang w:bidi="fa-IR"/>
              </w:rPr>
              <w:t xml:space="preserve">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F9061F" w:rsidRPr="000B63E1" w:rsidRDefault="00F9061F" w:rsidP="00F9061F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F9061F" w:rsidRPr="000B63E1" w:rsidRDefault="00F9061F" w:rsidP="00F9061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F9061F" w:rsidRPr="000B63E1" w:rsidRDefault="00F9061F" w:rsidP="00F9061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F9061F" w:rsidRPr="000B63E1" w:rsidRDefault="00F9061F" w:rsidP="00F9061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F9061F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F9061F" w:rsidRPr="000B63E1" w:rsidRDefault="00F9061F" w:rsidP="00F9061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lastRenderedPageBreak/>
              <w:t>16</w:t>
            </w:r>
          </w:p>
        </w:tc>
        <w:tc>
          <w:tcPr>
            <w:tcW w:w="1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F9061F" w:rsidRPr="000B63E1" w:rsidRDefault="00290843" w:rsidP="00F9061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شنایی با تعریف تضادمنافع، قوانین آن در سایر کشورها و در ایران و راه های مقابله با آن 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F9061F" w:rsidRPr="000B63E1" w:rsidRDefault="00F9061F" w:rsidP="00F9061F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F9061F" w:rsidRPr="000B63E1" w:rsidRDefault="00F9061F" w:rsidP="00F9061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F9061F" w:rsidRPr="000B63E1" w:rsidRDefault="00F9061F" w:rsidP="00F9061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F9061F" w:rsidRPr="000B63E1" w:rsidRDefault="00F9061F" w:rsidP="00F9061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101A06" w:rsidRPr="000B63E1" w:rsidTr="00497BD0">
        <w:trPr>
          <w:trHeight w:val="375"/>
        </w:trPr>
        <w:tc>
          <w:tcPr>
            <w:tcW w:w="241" w:type="pct"/>
            <w:tcBorders>
              <w:top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7</w:t>
            </w:r>
          </w:p>
        </w:tc>
        <w:tc>
          <w:tcPr>
            <w:tcW w:w="1909" w:type="pct"/>
            <w:tcBorders>
              <w:top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584" w:type="pct"/>
            <w:tcBorders>
              <w:top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</w:tr>
    </w:tbl>
    <w:p w:rsidR="009272CE" w:rsidRPr="000B63E1" w:rsidRDefault="009272CE" w:rsidP="000B63E1">
      <w:pPr>
        <w:jc w:val="lowKashida"/>
        <w:rPr>
          <w:rFonts w:cs="B Nazanin"/>
          <w:b/>
          <w:bCs/>
          <w:rtl/>
          <w:lang w:bidi="fa-IR"/>
        </w:rPr>
      </w:pPr>
    </w:p>
    <w:p w:rsidR="00043F51" w:rsidRDefault="00043F51" w:rsidP="004C7342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tbl>
      <w:tblPr>
        <w:tblpPr w:leftFromText="180" w:rightFromText="180" w:vertAnchor="text" w:horzAnchor="margin" w:tblpXSpec="center" w:tblpY="-39"/>
        <w:tblOverlap w:val="never"/>
        <w:bidiVisual/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710"/>
        <w:gridCol w:w="3685"/>
        <w:gridCol w:w="1418"/>
        <w:gridCol w:w="2410"/>
        <w:gridCol w:w="2268"/>
      </w:tblGrid>
      <w:tr w:rsidR="00043F51" w:rsidRPr="00E16378" w:rsidTr="00E16378">
        <w:tc>
          <w:tcPr>
            <w:tcW w:w="710" w:type="dxa"/>
            <w:shd w:val="clear" w:color="auto" w:fill="FF9953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ردیف</w:t>
            </w:r>
          </w:p>
        </w:tc>
        <w:tc>
          <w:tcPr>
            <w:tcW w:w="3685" w:type="dxa"/>
            <w:shd w:val="clear" w:color="auto" w:fill="FF9953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شیوه ارزیابی</w:t>
            </w:r>
          </w:p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بلوک</w:t>
            </w:r>
            <w:r w:rsidR="002C1447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/درس</w:t>
            </w: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 xml:space="preserve"> ..........................</w:t>
            </w:r>
          </w:p>
        </w:tc>
        <w:tc>
          <w:tcPr>
            <w:tcW w:w="1418" w:type="dxa"/>
            <w:shd w:val="clear" w:color="auto" w:fill="FF9953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</w:p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بارم امتحانی دانشجو</w:t>
            </w:r>
          </w:p>
        </w:tc>
        <w:tc>
          <w:tcPr>
            <w:tcW w:w="2410" w:type="dxa"/>
            <w:shd w:val="clear" w:color="auto" w:fill="FF9953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ضریب محاسبه بر مبنای</w:t>
            </w:r>
          </w:p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نمره 20</w:t>
            </w:r>
          </w:p>
        </w:tc>
        <w:tc>
          <w:tcPr>
            <w:tcW w:w="2268" w:type="dxa"/>
            <w:shd w:val="clear" w:color="auto" w:fill="FF9953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</w:p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نمره نهایی</w:t>
            </w:r>
          </w:p>
        </w:tc>
      </w:tr>
      <w:tr w:rsidR="00043F51" w:rsidRPr="00E16378" w:rsidTr="00E16378">
        <w:tc>
          <w:tcPr>
            <w:tcW w:w="710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  <w:r w:rsidRPr="00E16378">
              <w:rPr>
                <w:rFonts w:ascii="Calibri" w:eastAsia="Calibri" w:hAnsi="Calibri" w:cs="B Nazanin" w:hint="cs"/>
                <w:rtl/>
                <w:lang w:bidi="fa-IR"/>
              </w:rPr>
              <w:t>1</w:t>
            </w:r>
          </w:p>
        </w:tc>
        <w:tc>
          <w:tcPr>
            <w:tcW w:w="3685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1418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2410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2268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</w:tr>
      <w:tr w:rsidR="00043F51" w:rsidRPr="00E16378" w:rsidTr="00E16378">
        <w:trPr>
          <w:trHeight w:val="263"/>
        </w:trPr>
        <w:tc>
          <w:tcPr>
            <w:tcW w:w="710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  <w:r w:rsidRPr="00E16378">
              <w:rPr>
                <w:rFonts w:ascii="Calibri" w:eastAsia="Calibri" w:hAnsi="Calibri" w:cs="B Nazanin" w:hint="cs"/>
                <w:rtl/>
                <w:lang w:bidi="fa-IR"/>
              </w:rPr>
              <w:t>2</w:t>
            </w:r>
          </w:p>
        </w:tc>
        <w:tc>
          <w:tcPr>
            <w:tcW w:w="3685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1418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2410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2268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</w:tr>
      <w:tr w:rsidR="00043F51" w:rsidRPr="00E16378" w:rsidTr="00E16378">
        <w:tc>
          <w:tcPr>
            <w:tcW w:w="710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  <w:r w:rsidRPr="00E16378">
              <w:rPr>
                <w:rFonts w:ascii="Calibri" w:eastAsia="Calibri" w:hAnsi="Calibri" w:cs="B Nazanin" w:hint="cs"/>
                <w:rtl/>
                <w:lang w:bidi="fa-IR"/>
              </w:rPr>
              <w:t>3</w:t>
            </w:r>
          </w:p>
        </w:tc>
        <w:tc>
          <w:tcPr>
            <w:tcW w:w="3685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1418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2410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2268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</w:tr>
    </w:tbl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8A64CE" w:rsidRPr="004C7342" w:rsidRDefault="004C7342" w:rsidP="00043F51">
      <w:pPr>
        <w:bidi/>
        <w:rPr>
          <w:rFonts w:cs="B Titr"/>
          <w:b/>
          <w:bCs/>
          <w:rtl/>
          <w:lang w:bidi="fa-IR"/>
        </w:rPr>
      </w:pPr>
      <w:r w:rsidRPr="004C7342">
        <w:rPr>
          <w:rFonts w:cs="B Titr" w:hint="cs"/>
          <w:b/>
          <w:bCs/>
          <w:rtl/>
          <w:lang w:bidi="fa-IR"/>
        </w:rPr>
        <w:t>تعاریف:</w:t>
      </w:r>
    </w:p>
    <w:p w:rsidR="00390FAC" w:rsidRPr="000B63E1" w:rsidRDefault="00390FAC" w:rsidP="000B63E1">
      <w:pPr>
        <w:bidi/>
        <w:jc w:val="lowKashida"/>
        <w:rPr>
          <w:rFonts w:cs="B Nazanin"/>
          <w:b/>
          <w:bCs/>
          <w:rtl/>
          <w:lang w:bidi="fa-IR"/>
        </w:rPr>
      </w:pPr>
    </w:p>
    <w:p w:rsidR="006F3AEB" w:rsidRPr="003C4570" w:rsidRDefault="00B36379" w:rsidP="00B36379">
      <w:pPr>
        <w:bidi/>
        <w:ind w:left="360" w:right="13041"/>
        <w:jc w:val="lowKashida"/>
        <w:rPr>
          <w:rFonts w:cs="B Titr"/>
          <w:lang w:bidi="fa-IR"/>
        </w:rPr>
      </w:pPr>
      <w:r w:rsidRPr="003C4570">
        <w:rPr>
          <w:rFonts w:cs="B Titr" w:hint="cs"/>
          <w:rtl/>
          <w:lang w:bidi="fa-IR"/>
        </w:rPr>
        <w:t>*</w:t>
      </w:r>
      <w:r w:rsidR="004C7342" w:rsidRPr="003C4570">
        <w:rPr>
          <w:rFonts w:cs="B Titr" w:hint="cs"/>
          <w:shd w:val="clear" w:color="auto" w:fill="FFC000"/>
          <w:rtl/>
          <w:lang w:bidi="fa-IR"/>
        </w:rPr>
        <w:t>حیط</w:t>
      </w:r>
      <w:r w:rsidR="00A85CDE" w:rsidRPr="003C4570">
        <w:rPr>
          <w:rFonts w:cs="B Titr" w:hint="cs"/>
          <w:shd w:val="clear" w:color="auto" w:fill="FFC000"/>
          <w:rtl/>
          <w:lang w:bidi="fa-IR"/>
        </w:rPr>
        <w:t>ه های یادگیری:</w:t>
      </w:r>
    </w:p>
    <w:p w:rsidR="001A3DA1" w:rsidRPr="001A3DA1" w:rsidRDefault="001A3DA1" w:rsidP="0049346B">
      <w:pPr>
        <w:pStyle w:val="NormalWeb"/>
        <w:bidi/>
        <w:rPr>
          <w:rFonts w:ascii="Tahoma" w:hAnsi="Tahoma" w:cs="B Titr"/>
          <w:color w:val="333333"/>
          <w:sz w:val="20"/>
          <w:szCs w:val="20"/>
          <w:rtl/>
        </w:rPr>
      </w:pPr>
      <w:r w:rsidRPr="004C7342">
        <w:rPr>
          <w:rStyle w:val="Strong"/>
          <w:rFonts w:ascii="Tahoma" w:hAnsi="Tahoma" w:cs="B Titr"/>
          <w:color w:val="333333"/>
          <w:sz w:val="20"/>
          <w:szCs w:val="20"/>
          <w:rtl/>
        </w:rPr>
        <w:t xml:space="preserve">حيطه </w:t>
      </w:r>
      <w:r w:rsidR="0049346B">
        <w:rPr>
          <w:rStyle w:val="Strong"/>
          <w:rFonts w:ascii="Tahoma" w:hAnsi="Tahoma" w:cs="B Titr" w:hint="cs"/>
          <w:color w:val="333333"/>
          <w:sz w:val="20"/>
          <w:szCs w:val="20"/>
          <w:rtl/>
        </w:rPr>
        <w:t>شناختی</w:t>
      </w:r>
      <w:r w:rsidRPr="004C7342">
        <w:rPr>
          <w:rStyle w:val="Strong"/>
          <w:rFonts w:ascii="Tahoma" w:hAnsi="Tahoma" w:cs="B Titr"/>
          <w:color w:val="333333"/>
          <w:sz w:val="20"/>
          <w:szCs w:val="20"/>
          <w:rtl/>
        </w:rPr>
        <w:t xml:space="preserve"> :</w:t>
      </w:r>
    </w:p>
    <w:p w:rsidR="00937F64" w:rsidRPr="001A3DA1" w:rsidRDefault="001A3DA1" w:rsidP="001A3DA1">
      <w:pPr>
        <w:pStyle w:val="NormalWeb"/>
        <w:bidi/>
        <w:rPr>
          <w:rFonts w:cs="B Nazanin"/>
          <w:sz w:val="22"/>
          <w:szCs w:val="22"/>
          <w:rtl/>
        </w:rPr>
      </w:pPr>
      <w:r w:rsidRPr="001A3DA1"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lastRenderedPageBreak/>
        <w:t>د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ر حوزه شناختی، دانش، معلومات و مهارت های ذهنی قرار گرفته اند. طبق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 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طبقه بندی بلوم، هدف ها در حوزه شناختی شش نوع و عبارتند از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: </w:t>
      </w:r>
      <w:r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1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-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دانش،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 </w:t>
      </w:r>
      <w:r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2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 xml:space="preserve">-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فهمیدن،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 </w:t>
      </w:r>
      <w:r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3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 xml:space="preserve">-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کاربستن،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 </w:t>
      </w:r>
      <w:r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4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 xml:space="preserve">-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تحلیل،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 </w:t>
      </w:r>
      <w:r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5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 xml:space="preserve">-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ترکیب،</w:t>
      </w:r>
      <w:r w:rsidR="00B36379"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br/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 </w:t>
      </w:r>
      <w:r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6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 xml:space="preserve">-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ارزشیابی</w:t>
      </w:r>
    </w:p>
    <w:p w:rsidR="004C7342" w:rsidRPr="004C7342" w:rsidRDefault="004C7342" w:rsidP="00937F64">
      <w:pPr>
        <w:pStyle w:val="NormalWeb"/>
        <w:bidi/>
        <w:rPr>
          <w:rFonts w:ascii="Tahoma" w:hAnsi="Tahoma" w:cs="B Titr"/>
          <w:color w:val="333333"/>
          <w:sz w:val="20"/>
          <w:szCs w:val="20"/>
        </w:rPr>
      </w:pPr>
      <w:r w:rsidRPr="004C7342">
        <w:rPr>
          <w:rStyle w:val="Strong"/>
          <w:rFonts w:ascii="Tahoma" w:hAnsi="Tahoma" w:cs="B Titr"/>
          <w:color w:val="333333"/>
          <w:sz w:val="20"/>
          <w:szCs w:val="20"/>
          <w:rtl/>
        </w:rPr>
        <w:t>حيطه عاطفي :</w:t>
      </w:r>
    </w:p>
    <w:p w:rsidR="004C7342" w:rsidRPr="00B36379" w:rsidRDefault="004C7342" w:rsidP="004C7342">
      <w:pPr>
        <w:pStyle w:val="NormalWeb"/>
        <w:bidi/>
        <w:rPr>
          <w:rFonts w:ascii="Tahoma" w:hAnsi="Tahoma" w:cs="B Nazanin"/>
          <w:b/>
          <w:bCs/>
          <w:color w:val="333333"/>
          <w:sz w:val="22"/>
          <w:szCs w:val="22"/>
          <w:rtl/>
        </w:rPr>
      </w:pPr>
      <w:r w:rsidRPr="004C7342">
        <w:rPr>
          <w:rFonts w:ascii="Tahoma" w:hAnsi="Tahoma" w:cs="B Nazanin"/>
          <w:b/>
          <w:bCs/>
          <w:color w:val="333333"/>
          <w:sz w:val="22"/>
          <w:szCs w:val="22"/>
          <w:rtl/>
        </w:rPr>
        <w:t xml:space="preserve">شامل رفتارهايي است كه به علايق ، احساسات ، ارزش ها ، اخلاقيات و عواطف مربوط مي شودو سطوح آن عبارتند از </w:t>
      </w:r>
      <w:r w:rsidRPr="00B36379">
        <w:rPr>
          <w:rFonts w:ascii="Tahoma" w:hAnsi="Tahoma" w:cs="B Nazanin"/>
          <w:b/>
          <w:bCs/>
          <w:color w:val="333333"/>
          <w:sz w:val="22"/>
          <w:szCs w:val="22"/>
          <w:rtl/>
        </w:rPr>
        <w:t>:</w:t>
      </w:r>
      <w:r w:rsidRPr="00B36379">
        <w:rPr>
          <w:rFonts w:hint="cs"/>
          <w:b/>
          <w:bCs/>
          <w:color w:val="333333"/>
          <w:sz w:val="22"/>
          <w:szCs w:val="22"/>
          <w:rtl/>
        </w:rPr>
        <w:t> </w:t>
      </w:r>
      <w:r w:rsidRPr="00B36379">
        <w:rPr>
          <w:rFonts w:cs="B Nazanin"/>
          <w:b/>
          <w:bCs/>
          <w:sz w:val="22"/>
          <w:szCs w:val="22"/>
          <w:rtl/>
        </w:rPr>
        <w:t>توجه كردن ، واكنش نشان دادن ، ارزش گذاري ، سازمان بندي كردن ، متبلور ساختن.</w:t>
      </w:r>
    </w:p>
    <w:p w:rsidR="001A3DA1" w:rsidRPr="001A3DA1" w:rsidRDefault="001A3DA1" w:rsidP="001A3DA1">
      <w:pPr>
        <w:pStyle w:val="NormalWeb"/>
        <w:bidi/>
        <w:rPr>
          <w:rStyle w:val="Strong"/>
          <w:rFonts w:cs="B Titr"/>
          <w:sz w:val="20"/>
          <w:szCs w:val="20"/>
        </w:rPr>
      </w:pPr>
      <w:r w:rsidRPr="001A3DA1">
        <w:rPr>
          <w:rStyle w:val="Strong"/>
          <w:rFonts w:ascii="Tahoma" w:hAnsi="Tahoma" w:cs="B Titr"/>
          <w:color w:val="333333"/>
          <w:sz w:val="20"/>
          <w:szCs w:val="20"/>
          <w:rtl/>
        </w:rPr>
        <w:t>حيطه رواني – حركت</w:t>
      </w:r>
      <w:r>
        <w:rPr>
          <w:rStyle w:val="Strong"/>
          <w:rFonts w:ascii="Tahoma" w:hAnsi="Tahoma" w:cs="B Titr" w:hint="cs"/>
          <w:color w:val="333333"/>
          <w:sz w:val="20"/>
          <w:szCs w:val="20"/>
          <w:rtl/>
        </w:rPr>
        <w:t xml:space="preserve">ی : </w:t>
      </w:r>
    </w:p>
    <w:p w:rsidR="001A3DA1" w:rsidRPr="001A3DA1" w:rsidRDefault="001A3DA1" w:rsidP="001A3DA1">
      <w:pPr>
        <w:pStyle w:val="NormalWeb"/>
        <w:bidi/>
        <w:rPr>
          <w:rFonts w:ascii="Tahoma" w:hAnsi="Tahoma" w:cs="B Nazanin"/>
          <w:b/>
          <w:bCs/>
          <w:color w:val="333333"/>
          <w:sz w:val="22"/>
          <w:szCs w:val="22"/>
          <w:rtl/>
        </w:rPr>
      </w:pP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حيطه رواني حركتي آن بخش از هدف هاي آموزشي را شامل مي شود كه در جهت افزايش توانايي هاي عضلات و ايجاد هماهنگي بين آن</w:t>
      </w:r>
      <w:r w:rsidR="00CD5077"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 xml:space="preserve">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ها. به زبان ديگر اين بخش از هدف هاي آموزشي  به گونه اي است كه انجام آن</w:t>
      </w:r>
      <w:r w:rsidR="00CD5077"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 xml:space="preserve">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ها نيازمند همكاري اعصاب (سيستم عصبي) و ماهيچه ها</w:t>
      </w:r>
      <w:r w:rsidR="00CD5077"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 xml:space="preserve"> ا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ست. مهارت هايي مانند : نوشتن ، دويدن ، خياطي كردن ، رانندگي كردن ، كار آزمايشگاهي انجام دادن ، نقاشي كردن و...   سطوح آن عبارتند از : </w:t>
      </w:r>
      <w:r w:rsidRPr="001A3DA1">
        <w:rPr>
          <w:rFonts w:cs="B Nazanin"/>
          <w:b/>
          <w:bCs/>
          <w:sz w:val="22"/>
          <w:szCs w:val="22"/>
          <w:rtl/>
        </w:rPr>
        <w:t>مشاهده و تقليدكردن ، مستقل اجرا كردن ، دقت كردن همراه با سرعت ، با هماهنگي انجام دادن ، عادي شدن.</w:t>
      </w:r>
    </w:p>
    <w:p w:rsidR="00D246C5" w:rsidRPr="0062009B" w:rsidRDefault="0062009B" w:rsidP="0062009B">
      <w:pPr>
        <w:shd w:val="clear" w:color="auto" w:fill="FFC000"/>
        <w:bidi/>
        <w:ind w:right="12616"/>
        <w:jc w:val="lowKashida"/>
        <w:rPr>
          <w:rFonts w:cs="B Titr"/>
          <w:b/>
          <w:bCs/>
          <w:rtl/>
          <w:lang w:bidi="fa-IR"/>
        </w:rPr>
      </w:pPr>
      <w:r w:rsidRPr="0062009B">
        <w:rPr>
          <w:rFonts w:cs="B Titr" w:hint="cs"/>
          <w:b/>
          <w:bCs/>
          <w:rtl/>
          <w:lang w:bidi="fa-IR"/>
        </w:rPr>
        <w:t>*</w:t>
      </w:r>
      <w:r w:rsidR="00D246C5" w:rsidRPr="0062009B">
        <w:rPr>
          <w:rFonts w:cs="B Titr" w:hint="cs"/>
          <w:b/>
          <w:bCs/>
          <w:rtl/>
          <w:lang w:bidi="fa-IR"/>
        </w:rPr>
        <w:t xml:space="preserve">روش های یاد دهی / یادگیری: </w:t>
      </w:r>
    </w:p>
    <w:p w:rsidR="001A3DA1" w:rsidRPr="00D246C5" w:rsidRDefault="00D246C5" w:rsidP="00D246C5">
      <w:pPr>
        <w:pStyle w:val="NormalWeb"/>
        <w:bidi/>
        <w:rPr>
          <w:rFonts w:ascii="Tahoma" w:hAnsi="Tahoma" w:cs="B Nazanin"/>
          <w:b/>
          <w:bCs/>
          <w:color w:val="333333"/>
          <w:sz w:val="22"/>
          <w:szCs w:val="22"/>
          <w:rtl/>
        </w:rPr>
      </w:pPr>
      <w:r w:rsidRPr="00D246C5"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انواع روش های آموزش مشتمل بر – سخنرانی – سناریو – سیمولاسیون – یادگیری مبتنی بر حل مساله – یادگیری مبتنی بر کار تیمی – پرسش و پاسخ و ...</w:t>
      </w:r>
    </w:p>
    <w:p w:rsidR="001A3DA1" w:rsidRDefault="001A3DA1" w:rsidP="001A3DA1">
      <w:pPr>
        <w:bidi/>
        <w:rPr>
          <w:rFonts w:cs="B Nazanin"/>
          <w:rtl/>
          <w:lang w:bidi="fa-IR"/>
        </w:rPr>
      </w:pPr>
    </w:p>
    <w:p w:rsidR="004C7342" w:rsidRPr="001A3DA1" w:rsidRDefault="004C7342" w:rsidP="001A3DA1">
      <w:pPr>
        <w:bidi/>
        <w:rPr>
          <w:rFonts w:cs="B Nazanin"/>
          <w:rtl/>
          <w:lang w:bidi="fa-IR"/>
        </w:rPr>
        <w:sectPr w:rsidR="004C7342" w:rsidRPr="001A3DA1" w:rsidSect="0029713E">
          <w:headerReference w:type="default" r:id="rId8"/>
          <w:footerReference w:type="default" r:id="rId9"/>
          <w:pgSz w:w="16840" w:h="11907" w:orient="landscape" w:code="9"/>
          <w:pgMar w:top="822" w:right="851" w:bottom="567" w:left="567" w:header="0" w:footer="0" w:gutter="0"/>
          <w:cols w:space="708"/>
          <w:docGrid w:linePitch="360"/>
        </w:sectPr>
      </w:pPr>
    </w:p>
    <w:p w:rsidR="006F3AEB" w:rsidRPr="00CD5077" w:rsidRDefault="006F3AEB" w:rsidP="00CD5077">
      <w:pPr>
        <w:bidi/>
        <w:jc w:val="center"/>
        <w:rPr>
          <w:rFonts w:cs="B Titr"/>
          <w:b/>
          <w:bCs/>
          <w:rtl/>
          <w:lang w:bidi="fa-IR"/>
        </w:rPr>
      </w:pPr>
      <w:r w:rsidRPr="00CD5077">
        <w:rPr>
          <w:rFonts w:cs="B Titr" w:hint="cs"/>
          <w:b/>
          <w:bCs/>
          <w:rtl/>
          <w:lang w:bidi="fa-IR"/>
        </w:rPr>
        <w:lastRenderedPageBreak/>
        <w:t>چک لیست کیفی طرح درس</w:t>
      </w:r>
    </w:p>
    <w:p w:rsidR="006F3AEB" w:rsidRPr="000B63E1" w:rsidRDefault="006F3AEB" w:rsidP="000B63E1">
      <w:pPr>
        <w:bidi/>
        <w:jc w:val="lowKashida"/>
        <w:rPr>
          <w:rFonts w:cs="B Nazanin"/>
          <w:b/>
          <w:bCs/>
          <w:rtl/>
          <w:lang w:bidi="fa-IR"/>
        </w:rPr>
      </w:pPr>
    </w:p>
    <w:p w:rsidR="006F3AEB" w:rsidRPr="000B63E1" w:rsidRDefault="006F3AEB" w:rsidP="000B63E1">
      <w:pPr>
        <w:bidi/>
        <w:jc w:val="lowKashida"/>
        <w:rPr>
          <w:rFonts w:cs="B Nazanin"/>
          <w:b/>
          <w:bCs/>
          <w:lang w:bidi="fa-IR"/>
        </w:rPr>
      </w:pPr>
    </w:p>
    <w:p w:rsidR="006F3AEB" w:rsidRPr="000B63E1" w:rsidRDefault="006F3AEB" w:rsidP="00D149D1">
      <w:pPr>
        <w:bidi/>
        <w:jc w:val="lowKashida"/>
        <w:rPr>
          <w:rFonts w:cs="B Nazanin"/>
          <w:b/>
          <w:bCs/>
          <w:rtl/>
          <w:lang w:bidi="fa-IR"/>
        </w:rPr>
      </w:pPr>
      <w:r w:rsidRPr="000B63E1">
        <w:rPr>
          <w:rFonts w:cs="B Nazanin" w:hint="cs"/>
          <w:b/>
          <w:bCs/>
          <w:rtl/>
          <w:lang w:bidi="fa-IR"/>
        </w:rPr>
        <w:t xml:space="preserve">نام درس:  </w:t>
      </w:r>
      <w:r w:rsidR="00D149D1">
        <w:rPr>
          <w:rFonts w:cs="B Nazanin" w:hint="cs"/>
          <w:b/>
          <w:bCs/>
          <w:rtl/>
          <w:lang w:bidi="fa-IR"/>
        </w:rPr>
        <w:t>اخلاق و قوانین در داروسازی</w:t>
      </w:r>
      <w:r w:rsidRPr="000B63E1">
        <w:rPr>
          <w:rFonts w:cs="B Nazanin" w:hint="cs"/>
          <w:b/>
          <w:bCs/>
          <w:rtl/>
          <w:lang w:bidi="fa-IR"/>
        </w:rPr>
        <w:t xml:space="preserve">                                                    گروه آموزشی:</w:t>
      </w:r>
      <w:r w:rsidR="00D149D1">
        <w:rPr>
          <w:rFonts w:cs="B Nazanin" w:hint="cs"/>
          <w:b/>
          <w:bCs/>
          <w:rtl/>
          <w:lang w:bidi="fa-IR"/>
        </w:rPr>
        <w:t>شیمی دارویی، فارماکوگنوزی</w:t>
      </w:r>
    </w:p>
    <w:p w:rsidR="006F3AEB" w:rsidRPr="000B63E1" w:rsidRDefault="006F3AEB" w:rsidP="00157B00">
      <w:pPr>
        <w:bidi/>
        <w:jc w:val="lowKashida"/>
        <w:rPr>
          <w:rFonts w:cs="B Nazanin"/>
          <w:b/>
          <w:bCs/>
          <w:rtl/>
          <w:lang w:bidi="fa-IR"/>
        </w:rPr>
      </w:pPr>
      <w:r w:rsidRPr="000B63E1">
        <w:rPr>
          <w:rFonts w:cs="B Nazanin" w:hint="cs"/>
          <w:b/>
          <w:bCs/>
          <w:rtl/>
          <w:lang w:bidi="fa-IR"/>
        </w:rPr>
        <w:t xml:space="preserve">مقطع تحصیلی: </w:t>
      </w:r>
      <w:r w:rsidR="00D149D1">
        <w:rPr>
          <w:rFonts w:cs="B Nazanin" w:hint="cs"/>
          <w:b/>
          <w:bCs/>
          <w:rtl/>
          <w:lang w:bidi="fa-IR"/>
        </w:rPr>
        <w:t>دکترای حرفه ای</w:t>
      </w:r>
      <w:r w:rsidRPr="000B63E1">
        <w:rPr>
          <w:rFonts w:cs="B Nazanin" w:hint="cs"/>
          <w:b/>
          <w:bCs/>
          <w:rtl/>
          <w:lang w:bidi="fa-IR"/>
        </w:rPr>
        <w:t xml:space="preserve">                                                             نیمسال تحصیلی:</w:t>
      </w:r>
      <w:r w:rsidR="00D149D1" w:rsidRPr="00D149D1">
        <w:rPr>
          <w:rFonts w:cs="B Nazanin" w:hint="cs"/>
          <w:b/>
          <w:bCs/>
          <w:rtl/>
          <w:lang w:bidi="fa-IR"/>
        </w:rPr>
        <w:t xml:space="preserve"> </w:t>
      </w:r>
      <w:r w:rsidR="00D149D1">
        <w:rPr>
          <w:rFonts w:cs="B Nazanin" w:hint="cs"/>
          <w:b/>
          <w:bCs/>
          <w:rtl/>
          <w:lang w:bidi="fa-IR"/>
        </w:rPr>
        <w:t>اول 140</w:t>
      </w:r>
      <w:r w:rsidR="00157B00">
        <w:rPr>
          <w:rFonts w:cs="B Nazanin" w:hint="cs"/>
          <w:b/>
          <w:bCs/>
          <w:rtl/>
          <w:lang w:bidi="fa-IR"/>
        </w:rPr>
        <w:t>5</w:t>
      </w:r>
      <w:r w:rsidR="00D149D1">
        <w:rPr>
          <w:rFonts w:cs="B Nazanin" w:hint="cs"/>
          <w:b/>
          <w:bCs/>
          <w:rtl/>
          <w:lang w:bidi="fa-IR"/>
        </w:rPr>
        <w:t>-140</w:t>
      </w:r>
      <w:r w:rsidR="00157B00">
        <w:rPr>
          <w:rFonts w:cs="B Nazanin" w:hint="cs"/>
          <w:b/>
          <w:bCs/>
          <w:rtl/>
          <w:lang w:bidi="fa-IR"/>
        </w:rPr>
        <w:t>4</w:t>
      </w:r>
      <w:bookmarkStart w:id="0" w:name="_GoBack"/>
      <w:bookmarkEnd w:id="0"/>
    </w:p>
    <w:p w:rsidR="006F3AEB" w:rsidRPr="000B63E1" w:rsidRDefault="006F3AEB" w:rsidP="00602B96">
      <w:pPr>
        <w:bidi/>
        <w:jc w:val="lowKashida"/>
        <w:rPr>
          <w:rFonts w:cs="B Nazanin"/>
          <w:b/>
          <w:bCs/>
          <w:rtl/>
          <w:lang w:bidi="fa-IR"/>
        </w:rPr>
      </w:pPr>
      <w:r w:rsidRPr="000B63E1">
        <w:rPr>
          <w:rFonts w:cs="B Nazanin" w:hint="cs"/>
          <w:b/>
          <w:bCs/>
          <w:rtl/>
          <w:lang w:bidi="fa-IR"/>
        </w:rPr>
        <w:t>رشته تحصیلی:</w:t>
      </w:r>
      <w:r w:rsidR="00D149D1" w:rsidRPr="00D149D1">
        <w:rPr>
          <w:rFonts w:cs="B Nazanin" w:hint="cs"/>
          <w:b/>
          <w:bCs/>
          <w:rtl/>
          <w:lang w:bidi="fa-IR"/>
        </w:rPr>
        <w:t xml:space="preserve"> </w:t>
      </w:r>
      <w:r w:rsidR="00D149D1">
        <w:rPr>
          <w:rFonts w:cs="B Nazanin" w:hint="cs"/>
          <w:b/>
          <w:bCs/>
          <w:rtl/>
          <w:lang w:bidi="fa-IR"/>
        </w:rPr>
        <w:t>داروسازی</w:t>
      </w:r>
      <w:r w:rsidRPr="000B63E1">
        <w:rPr>
          <w:rFonts w:cs="B Nazanin" w:hint="cs"/>
          <w:b/>
          <w:bCs/>
          <w:rtl/>
          <w:lang w:bidi="fa-IR"/>
        </w:rPr>
        <w:t xml:space="preserve">                                                                       نام ونام خانوادگی مدرس:  </w:t>
      </w:r>
      <w:r w:rsidR="00602B96">
        <w:rPr>
          <w:rFonts w:cs="B Nazanin" w:hint="cs"/>
          <w:b/>
          <w:bCs/>
          <w:rtl/>
          <w:lang w:bidi="fa-IR"/>
        </w:rPr>
        <w:t xml:space="preserve">زهرا شریف </w:t>
      </w:r>
      <w:r w:rsidRPr="000B63E1">
        <w:rPr>
          <w:rFonts w:cs="B Nazanin" w:hint="cs"/>
          <w:b/>
          <w:bCs/>
          <w:rtl/>
          <w:lang w:bidi="fa-IR"/>
        </w:rPr>
        <w:t xml:space="preserve">      </w:t>
      </w:r>
    </w:p>
    <w:tbl>
      <w:tblPr>
        <w:tblW w:w="978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94"/>
        <w:gridCol w:w="692"/>
        <w:gridCol w:w="697"/>
        <w:gridCol w:w="680"/>
        <w:gridCol w:w="4110"/>
        <w:gridCol w:w="708"/>
      </w:tblGrid>
      <w:tr w:rsidR="006F3AEB" w:rsidRPr="000B63E1" w:rsidTr="00CD5077">
        <w:trPr>
          <w:trHeight w:val="128"/>
          <w:jc w:val="center"/>
        </w:trPr>
        <w:tc>
          <w:tcPr>
            <w:tcW w:w="2894" w:type="dxa"/>
            <w:vMerge w:val="restart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نظر مدیرگروه</w:t>
            </w:r>
          </w:p>
        </w:tc>
        <w:tc>
          <w:tcPr>
            <w:tcW w:w="1389" w:type="dxa"/>
            <w:gridSpan w:val="2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بلی</w:t>
            </w:r>
          </w:p>
        </w:tc>
        <w:tc>
          <w:tcPr>
            <w:tcW w:w="680" w:type="dxa"/>
            <w:vMerge w:val="restart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خیر</w:t>
            </w:r>
          </w:p>
        </w:tc>
        <w:tc>
          <w:tcPr>
            <w:tcW w:w="4110" w:type="dxa"/>
            <w:vMerge w:val="restart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اجزا</w:t>
            </w:r>
            <w:r w:rsidR="00CD5077">
              <w:rPr>
                <w:rFonts w:cs="B Nazanin" w:hint="cs"/>
                <w:b/>
                <w:bCs/>
                <w:rtl/>
                <w:lang w:bidi="fa-IR"/>
              </w:rPr>
              <w:t xml:space="preserve"> </w:t>
            </w:r>
            <w:r w:rsidRPr="000B63E1">
              <w:rPr>
                <w:rFonts w:cs="B Nazanin" w:hint="cs"/>
                <w:b/>
                <w:bCs/>
                <w:rtl/>
                <w:lang w:bidi="fa-IR"/>
              </w:rPr>
              <w:t>و عناوین طرح  درس</w:t>
            </w:r>
          </w:p>
        </w:tc>
        <w:tc>
          <w:tcPr>
            <w:tcW w:w="708" w:type="dxa"/>
            <w:vMerge w:val="restart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ردیف</w:t>
            </w:r>
          </w:p>
        </w:tc>
      </w:tr>
      <w:tr w:rsidR="006F3AEB" w:rsidRPr="000B63E1" w:rsidTr="00CD5077">
        <w:trPr>
          <w:trHeight w:val="127"/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</w:p>
        </w:tc>
        <w:tc>
          <w:tcPr>
            <w:tcW w:w="692" w:type="dxa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کامل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ناقص</w:t>
            </w:r>
          </w:p>
        </w:tc>
        <w:tc>
          <w:tcPr>
            <w:tcW w:w="680" w:type="dxa"/>
            <w:vMerge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</w:p>
        </w:tc>
        <w:tc>
          <w:tcPr>
            <w:tcW w:w="4110" w:type="dxa"/>
            <w:vMerge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</w:p>
        </w:tc>
        <w:tc>
          <w:tcPr>
            <w:tcW w:w="708" w:type="dxa"/>
            <w:vMerge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</w:p>
        </w:tc>
      </w:tr>
      <w:tr w:rsidR="006F3AEB" w:rsidRPr="000B63E1" w:rsidTr="00CD5077">
        <w:trPr>
          <w:jc w:val="center"/>
        </w:trPr>
        <w:tc>
          <w:tcPr>
            <w:tcW w:w="2894" w:type="dxa"/>
            <w:vMerge w:val="restart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طرح درس قابل قبول می باشد.</w:t>
            </w:r>
          </w:p>
          <w:p w:rsidR="006F3AEB" w:rsidRPr="000B63E1" w:rsidRDefault="00602B96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/>
                <w:noProof/>
                <w:rtl/>
                <w:lang w:bidi="fa-IR"/>
              </w:rPr>
              <mc:AlternateContent>
                <mc:Choice Requires="wps">
                  <w:drawing>
                    <wp:anchor distT="0" distB="0" distL="114300" distR="114300" simplePos="0" relativeHeight="251657216" behindDoc="0" locked="0" layoutInCell="1" allowOverlap="1">
                      <wp:simplePos x="0" y="0"/>
                      <wp:positionH relativeFrom="column">
                        <wp:posOffset>574675</wp:posOffset>
                      </wp:positionH>
                      <wp:positionV relativeFrom="paragraph">
                        <wp:posOffset>90805</wp:posOffset>
                      </wp:positionV>
                      <wp:extent cx="314325" cy="190500"/>
                      <wp:effectExtent l="13970" t="6985" r="5080" b="12065"/>
                      <wp:wrapNone/>
                      <wp:docPr id="5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14325" cy="1905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6F3AEB" w:rsidRDefault="006F3AEB" w:rsidP="006F3AEB"/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2" o:spid="_x0000_s1026" type="#_x0000_t202" style="position:absolute;left:0;text-align:left;margin-left:45.25pt;margin-top:7.15pt;width:24.75pt;height:15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" fillcolor="black [3213]">
                      <v:textbox>
                        <w:txbxContent>
                          <w:p w:rsidR="006F3AEB" w:rsidRDefault="006F3AEB" w:rsidP="006F3AEB"/>
                        </w:txbxContent>
                      </v:textbox>
                    </v:shape>
                  </w:pict>
                </mc:Fallback>
              </mc:AlternateContent>
            </w: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طرح درس نیاز به اصلاح دارد.</w:t>
            </w:r>
          </w:p>
          <w:p w:rsidR="006F3AEB" w:rsidRPr="000B63E1" w:rsidRDefault="00602B96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/>
                <w:noProof/>
                <w:rtl/>
                <w:lang w:bidi="fa-IR"/>
              </w:rPr>
              <mc:AlternateContent>
                <mc:Choice Requires="wps">
                  <w:drawing>
                    <wp:anchor distT="0" distB="0" distL="114300" distR="114300" simplePos="0" relativeHeight="251658240" behindDoc="0" locked="0" layoutInCell="1" allowOverlap="1">
                      <wp:simplePos x="0" y="0"/>
                      <wp:positionH relativeFrom="column">
                        <wp:posOffset>631825</wp:posOffset>
                      </wp:positionH>
                      <wp:positionV relativeFrom="paragraph">
                        <wp:posOffset>101600</wp:posOffset>
                      </wp:positionV>
                      <wp:extent cx="314325" cy="190500"/>
                      <wp:effectExtent l="13970" t="13335" r="5080" b="5715"/>
                      <wp:wrapNone/>
                      <wp:docPr id="4" name="Text Box 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14325" cy="1905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6F3AEB" w:rsidRDefault="006F3AEB" w:rsidP="006F3AEB"/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Text Box 3" o:spid="_x0000_s1027" type="#_x0000_t202" style="position:absolute;left:0;text-align:left;margin-left:49.75pt;margin-top:8pt;width:24.75pt;height:1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">
                      <v:textbox>
                        <w:txbxContent>
                          <w:p w:rsidR="006F3AEB" w:rsidRDefault="006F3AEB" w:rsidP="006F3AEB"/>
                        </w:txbxContent>
                      </v:textbox>
                    </v:shape>
                  </w:pict>
                </mc:Fallback>
              </mc:AlternateContent>
            </w: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نام ونام خانوادگی مدیر گروه:</w:t>
            </w:r>
          </w:p>
          <w:p w:rsidR="006F3AEB" w:rsidRPr="000B63E1" w:rsidRDefault="00602B96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شیما کتابفروش</w:t>
            </w: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محل امضا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6F3AEB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نام درس قید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رشته ومقطع تحصیلی لحاظ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2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تعداد ونوع واحد بیان گردی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3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دروس پیش نیاز منظور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4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اهداف کلی درس نوشته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5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اهداف اختصاصی نوشته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6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محتوی آموزشی هرجلسه نوشته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7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تعداد سوالات هر محتوی آموزشی مشخص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8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نوع حیطه ها مشخص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9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شیوه تدریس بیان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0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تکالیف دانشجویی  مشخص شده است</w:t>
            </w:r>
            <w:r w:rsidRPr="000B63E1">
              <w:rPr>
                <w:rFonts w:cs="B Nazanin"/>
                <w:rtl/>
                <w:lang w:bidi="fa-IR"/>
              </w:rPr>
              <w:t>*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1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مواد و وسایل آموزشی استاد ذکر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2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منابع مطالعاتی استاد قیدشده است</w:t>
            </w:r>
            <w:r w:rsidRPr="000B63E1">
              <w:rPr>
                <w:rFonts w:cs="B Nazanin"/>
                <w:rtl/>
                <w:lang w:bidi="fa-IR"/>
              </w:rPr>
              <w:t>**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3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منابع امتحانی دانشجویان قیدشده است</w:t>
            </w:r>
            <w:r w:rsidRPr="000B63E1">
              <w:rPr>
                <w:rFonts w:cs="B Nazanin"/>
                <w:rtl/>
                <w:lang w:bidi="fa-IR"/>
              </w:rPr>
              <w:t>***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4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نحوه ارزیابی دانشجو بیان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5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*تعدادکل سوالات آزمون  مشخص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6</w:t>
            </w:r>
          </w:p>
        </w:tc>
      </w:tr>
      <w:tr w:rsidR="00D149D1" w:rsidRPr="000B63E1" w:rsidTr="00DE6791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D149D1" w:rsidRDefault="00D149D1" w:rsidP="00D149D1">
            <w:pPr>
              <w:jc w:val="center"/>
            </w:pPr>
            <w:r w:rsidRPr="00C63263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طرح درس ارائه شده باسرفصل آموزشی مطابقت دارد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149D1" w:rsidRPr="000B63E1" w:rsidRDefault="00D149D1" w:rsidP="00D149D1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7</w:t>
            </w:r>
          </w:p>
        </w:tc>
      </w:tr>
    </w:tbl>
    <w:p w:rsidR="006F3AEB" w:rsidRPr="000B63E1" w:rsidRDefault="006F3AEB" w:rsidP="000B63E1">
      <w:pPr>
        <w:bidi/>
        <w:jc w:val="lowKashida"/>
        <w:rPr>
          <w:rFonts w:cs="B Nazanin"/>
          <w:lang w:bidi="fa-IR"/>
        </w:rPr>
      </w:pPr>
      <w:r w:rsidRPr="000B63E1">
        <w:rPr>
          <w:rFonts w:cs="B Nazanin"/>
          <w:lang w:bidi="fa-IR"/>
        </w:rPr>
        <w:t>*</w:t>
      </w:r>
      <w:r w:rsidRPr="000B63E1">
        <w:rPr>
          <w:rFonts w:cs="B Nazanin" w:hint="cs"/>
          <w:rtl/>
          <w:lang w:bidi="fa-IR"/>
        </w:rPr>
        <w:t>روشن و واضح بودن تکالیف مد نظر می باشد.</w:t>
      </w:r>
    </w:p>
    <w:p w:rsidR="006F3AEB" w:rsidRPr="000B63E1" w:rsidRDefault="006F3AEB" w:rsidP="000B63E1">
      <w:pPr>
        <w:bidi/>
        <w:jc w:val="lowKashida"/>
        <w:rPr>
          <w:rFonts w:cs="B Nazanin"/>
          <w:lang w:bidi="fa-IR"/>
        </w:rPr>
      </w:pPr>
      <w:r w:rsidRPr="000B63E1">
        <w:rPr>
          <w:rFonts w:cs="B Nazanin"/>
          <w:lang w:bidi="fa-IR"/>
        </w:rPr>
        <w:t>**</w:t>
      </w:r>
      <w:r w:rsidRPr="000B63E1">
        <w:rPr>
          <w:rFonts w:cs="B Nazanin" w:hint="cs"/>
          <w:rtl/>
          <w:lang w:bidi="fa-IR"/>
        </w:rPr>
        <w:t xml:space="preserve"> طبق رفرنس نویسی ونکوور بیان شود.</w:t>
      </w:r>
    </w:p>
    <w:p w:rsidR="006F3AEB" w:rsidRPr="000B63E1" w:rsidRDefault="006F3AEB" w:rsidP="000B63E1">
      <w:pPr>
        <w:bidi/>
        <w:jc w:val="lowKashida"/>
        <w:rPr>
          <w:rFonts w:cs="B Nazanin"/>
          <w:lang w:bidi="fa-IR"/>
        </w:rPr>
      </w:pPr>
      <w:r w:rsidRPr="000B63E1">
        <w:rPr>
          <w:rFonts w:cs="B Nazanin"/>
          <w:lang w:bidi="fa-IR"/>
        </w:rPr>
        <w:t>***</w:t>
      </w:r>
      <w:r w:rsidRPr="000B63E1">
        <w:rPr>
          <w:rFonts w:cs="B Nazanin" w:hint="cs"/>
          <w:rtl/>
          <w:lang w:bidi="fa-IR"/>
        </w:rPr>
        <w:t xml:space="preserve"> دردسترس بودن منابع لحاظ گردد.</w:t>
      </w:r>
    </w:p>
    <w:p w:rsidR="00C377D6" w:rsidRPr="000B63E1" w:rsidRDefault="00C377D6" w:rsidP="000B63E1">
      <w:pPr>
        <w:bidi/>
        <w:jc w:val="lowKashida"/>
        <w:rPr>
          <w:rFonts w:cs="B Nazanin"/>
          <w:rtl/>
          <w:lang w:bidi="fa-IR"/>
        </w:rPr>
      </w:pPr>
    </w:p>
    <w:sectPr w:rsidR="00C377D6" w:rsidRPr="000B63E1" w:rsidSect="00030069">
      <w:headerReference w:type="default" r:id="rId10"/>
      <w:pgSz w:w="12240" w:h="15840"/>
      <w:pgMar w:top="1949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80327" w:rsidRDefault="00A80327">
      <w:r>
        <w:separator/>
      </w:r>
    </w:p>
  </w:endnote>
  <w:endnote w:type="continuationSeparator" w:id="0">
    <w:p w:rsidR="00A80327" w:rsidRDefault="00A8032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Palatino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122FB" w:rsidRPr="001122FB" w:rsidRDefault="004630D5" w:rsidP="001122FB">
    <w:pPr>
      <w:pStyle w:val="Footer"/>
      <w:bidi/>
      <w:jc w:val="center"/>
      <w:rPr>
        <w:rFonts w:cs="B Nazanin"/>
        <w:b/>
        <w:bCs/>
      </w:rPr>
    </w:pPr>
    <w:r w:rsidRPr="001122FB">
      <w:rPr>
        <w:rFonts w:cs="B Nazanin"/>
        <w:b/>
        <w:bCs/>
      </w:rPr>
      <w:fldChar w:fldCharType="begin"/>
    </w:r>
    <w:r w:rsidR="001122FB" w:rsidRPr="001122FB">
      <w:rPr>
        <w:rFonts w:cs="B Nazanin"/>
        <w:b/>
        <w:bCs/>
      </w:rPr>
      <w:instrText xml:space="preserve"> PAGE   \* MERGEFORMAT </w:instrText>
    </w:r>
    <w:r w:rsidRPr="001122FB">
      <w:rPr>
        <w:rFonts w:cs="B Nazanin"/>
        <w:b/>
        <w:bCs/>
      </w:rPr>
      <w:fldChar w:fldCharType="separate"/>
    </w:r>
    <w:r w:rsidR="00157B00">
      <w:rPr>
        <w:rFonts w:cs="B Nazanin"/>
        <w:b/>
        <w:bCs/>
        <w:noProof/>
        <w:rtl/>
      </w:rPr>
      <w:t>7</w:t>
    </w:r>
    <w:r w:rsidRPr="001122FB">
      <w:rPr>
        <w:rFonts w:cs="B Nazanin"/>
        <w:b/>
        <w:bCs/>
        <w:noProof/>
      </w:rPr>
      <w:fldChar w:fldCharType="end"/>
    </w:r>
  </w:p>
  <w:p w:rsidR="001122FB" w:rsidRDefault="001122F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80327" w:rsidRDefault="00A80327">
      <w:r>
        <w:separator/>
      </w:r>
    </w:p>
  </w:footnote>
  <w:footnote w:type="continuationSeparator" w:id="0">
    <w:p w:rsidR="00A80327" w:rsidRDefault="00A8032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71DCD" w:rsidRDefault="00671DCD" w:rsidP="00671DCD">
    <w:pPr>
      <w:jc w:val="center"/>
      <w:rPr>
        <w:rFonts w:ascii="IranNastaliq" w:hAnsi="IranNastaliq" w:cs="IranNastaliq"/>
        <w:sz w:val="20"/>
        <w:szCs w:val="20"/>
      </w:rPr>
    </w:pPr>
  </w:p>
  <w:p w:rsidR="00671DCD" w:rsidRDefault="00602B96" w:rsidP="00671DCD">
    <w:pPr>
      <w:jc w:val="right"/>
      <w:rPr>
        <w:rFonts w:ascii="IranNastaliq" w:hAnsi="IranNastaliq" w:cs="IranNastaliq"/>
        <w:sz w:val="20"/>
        <w:szCs w:val="20"/>
      </w:rPr>
    </w:pPr>
    <w:r>
      <w:rPr>
        <w:noProof/>
        <w:lang w:bidi="fa-IR"/>
      </w:rPr>
      <w:drawing>
        <wp:anchor distT="0" distB="0" distL="114300" distR="114300" simplePos="0" relativeHeight="251655680" behindDoc="1" locked="0" layoutInCell="1" allowOverlap="1">
          <wp:simplePos x="0" y="0"/>
          <wp:positionH relativeFrom="column">
            <wp:posOffset>8672195</wp:posOffset>
          </wp:positionH>
          <wp:positionV relativeFrom="paragraph">
            <wp:posOffset>4445</wp:posOffset>
          </wp:positionV>
          <wp:extent cx="824230" cy="593725"/>
          <wp:effectExtent l="0" t="0" r="0" b="0"/>
          <wp:wrapNone/>
          <wp:docPr id="9" name="Picture 2" descr="Description: arm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Description: arm3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24230" cy="5937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:rsidR="00671DCD" w:rsidRPr="008E590F" w:rsidRDefault="00602B96" w:rsidP="002332C4">
    <w:pPr>
      <w:bidi/>
      <w:spacing w:line="228" w:lineRule="auto"/>
      <w:jc w:val="center"/>
      <w:rPr>
        <w:rFonts w:cs="B Titr"/>
        <w:b/>
        <w:bCs/>
        <w:sz w:val="16"/>
        <w:szCs w:val="16"/>
        <w:rtl/>
        <w:lang w:bidi="fa-IR"/>
      </w:rPr>
    </w:pPr>
    <w:r>
      <w:rPr>
        <w:noProof/>
        <w:sz w:val="18"/>
        <w:szCs w:val="18"/>
        <w:rtl/>
        <w:lang w:bidi="fa-IR"/>
      </w:rPr>
      <mc:AlternateContent>
        <mc:Choice Requires="wps">
          <w:drawing>
            <wp:anchor distT="0" distB="0" distL="114300" distR="114300" simplePos="0" relativeHeight="251656704" behindDoc="0" locked="0" layoutInCell="1" allowOverlap="1">
              <wp:simplePos x="0" y="0"/>
              <wp:positionH relativeFrom="column">
                <wp:posOffset>8093075</wp:posOffset>
              </wp:positionH>
              <wp:positionV relativeFrom="paragraph">
                <wp:posOffset>159385</wp:posOffset>
              </wp:positionV>
              <wp:extent cx="1797050" cy="761365"/>
              <wp:effectExtent l="4445" t="0" r="0" b="0"/>
              <wp:wrapNone/>
              <wp:docPr id="3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797050" cy="7613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FFFFFF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671DCD" w:rsidRDefault="00671DCD" w:rsidP="00671DCD">
                          <w:pPr>
                            <w:jc w:val="center"/>
                            <w:rPr>
                              <w:rFonts w:ascii="IranNastaliq" w:hAnsi="IranNastaliq" w:cs="IranNastaliq"/>
                              <w:sz w:val="20"/>
                              <w:szCs w:val="20"/>
                            </w:rPr>
                          </w:pPr>
                          <w:r w:rsidRPr="00144E7E">
                            <w:rPr>
                              <w:rFonts w:ascii="IranNastaliq" w:hAnsi="IranNastaliq" w:cs="IranNastaliq"/>
                              <w:sz w:val="20"/>
                              <w:szCs w:val="20"/>
                              <w:rtl/>
                            </w:rPr>
                            <w:t>دانش</w:t>
                          </w:r>
                          <w:r w:rsidRPr="00144E7E">
                            <w:rPr>
                              <w:rFonts w:ascii="IranNastaliq" w:hAnsi="IranNastaliq" w:cs="IranNastaliq" w:hint="cs"/>
                              <w:sz w:val="20"/>
                              <w:szCs w:val="20"/>
                              <w:rtl/>
                            </w:rPr>
                            <w:t>گاه</w:t>
                          </w:r>
                          <w:r w:rsidRPr="00144E7E">
                            <w:rPr>
                              <w:rFonts w:ascii="IranNastaliq" w:hAnsi="IranNastaliq" w:cs="IranNastaliq"/>
                              <w:sz w:val="20"/>
                              <w:szCs w:val="20"/>
                              <w:rtl/>
                            </w:rPr>
                            <w:t xml:space="preserve"> علوم پزشكي و خدمات بهداشتي</w:t>
                          </w:r>
                          <w:r w:rsidRPr="00144E7E">
                            <w:rPr>
                              <w:rFonts w:ascii="IranNastaliq" w:hAnsi="IranNastaliq" w:cs="IranNastaliq" w:hint="cs"/>
                              <w:sz w:val="20"/>
                              <w:szCs w:val="20"/>
                              <w:rtl/>
                            </w:rPr>
                            <w:t xml:space="preserve"> و</w:t>
                          </w:r>
                          <w:r w:rsidRPr="00144E7E">
                            <w:rPr>
                              <w:rFonts w:ascii="IranNastaliq" w:hAnsi="IranNastaliq" w:cs="IranNastaliq"/>
                              <w:sz w:val="20"/>
                              <w:szCs w:val="20"/>
                              <w:rtl/>
                            </w:rPr>
                            <w:t xml:space="preserve"> درماني</w:t>
                          </w:r>
                          <w:r w:rsidRPr="00144E7E">
                            <w:rPr>
                              <w:rFonts w:ascii="IranNastaliq" w:hAnsi="IranNastaliq" w:cs="IranNastaliq" w:hint="cs"/>
                              <w:sz w:val="20"/>
                              <w:szCs w:val="20"/>
                              <w:rtl/>
                            </w:rPr>
                            <w:t xml:space="preserve"> البرز</w:t>
                          </w:r>
                        </w:p>
                        <w:p w:rsidR="00671DCD" w:rsidRDefault="00671DCD" w:rsidP="00671DCD">
                          <w:pPr>
                            <w:jc w:val="center"/>
                          </w:pPr>
                          <w:r w:rsidRPr="00144E7E">
                            <w:rPr>
                              <w:rFonts w:ascii="IranNastaliq" w:hAnsi="IranNastaliq" w:cs="IranNastaliq" w:hint="cs"/>
                              <w:sz w:val="20"/>
                              <w:szCs w:val="20"/>
                              <w:rtl/>
                            </w:rPr>
                            <w:t>معاونت آموزشی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style="position:absolute;left:0;text-align:left;margin-left:637.25pt;margin-top:12.55pt;width:141.5pt;height:59.95pt;z-index:251656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" filled="f" stroked="f" strokecolor="white">
              <v:textbox>
                <w:txbxContent>
                  <w:p w:rsidR="00671DCD" w:rsidRDefault="00671DCD" w:rsidP="00671DCD">
                    <w:pPr>
                      <w:jc w:val="center"/>
                      <w:rPr>
                        <w:rFonts w:ascii="IranNastaliq" w:hAnsi="IranNastaliq" w:cs="IranNastaliq"/>
                        <w:sz w:val="20"/>
                        <w:szCs w:val="20"/>
                      </w:rPr>
                    </w:pPr>
                    <w:r w:rsidRPr="00144E7E">
                      <w:rPr>
                        <w:rFonts w:ascii="IranNastaliq" w:hAnsi="IranNastaliq" w:cs="IranNastaliq"/>
                        <w:sz w:val="20"/>
                        <w:szCs w:val="20"/>
                        <w:rtl/>
                      </w:rPr>
                      <w:t>دانش</w:t>
                    </w:r>
                    <w:r w:rsidRPr="00144E7E">
                      <w:rPr>
                        <w:rFonts w:ascii="IranNastaliq" w:hAnsi="IranNastaliq" w:cs="IranNastaliq" w:hint="cs"/>
                        <w:sz w:val="20"/>
                        <w:szCs w:val="20"/>
                        <w:rtl/>
                      </w:rPr>
                      <w:t>گاه</w:t>
                    </w:r>
                    <w:r w:rsidRPr="00144E7E">
                      <w:rPr>
                        <w:rFonts w:ascii="IranNastaliq" w:hAnsi="IranNastaliq" w:cs="IranNastaliq"/>
                        <w:sz w:val="20"/>
                        <w:szCs w:val="20"/>
                        <w:rtl/>
                      </w:rPr>
                      <w:t xml:space="preserve"> علوم پزشكي و خدمات بهداشتي</w:t>
                    </w:r>
                    <w:r w:rsidRPr="00144E7E">
                      <w:rPr>
                        <w:rFonts w:ascii="IranNastaliq" w:hAnsi="IranNastaliq" w:cs="IranNastaliq" w:hint="cs"/>
                        <w:sz w:val="20"/>
                        <w:szCs w:val="20"/>
                        <w:rtl/>
                      </w:rPr>
                      <w:t xml:space="preserve"> و</w:t>
                    </w:r>
                    <w:r w:rsidRPr="00144E7E">
                      <w:rPr>
                        <w:rFonts w:ascii="IranNastaliq" w:hAnsi="IranNastaliq" w:cs="IranNastaliq"/>
                        <w:sz w:val="20"/>
                        <w:szCs w:val="20"/>
                        <w:rtl/>
                      </w:rPr>
                      <w:t xml:space="preserve"> درماني</w:t>
                    </w:r>
                    <w:r w:rsidRPr="00144E7E">
                      <w:rPr>
                        <w:rFonts w:ascii="IranNastaliq" w:hAnsi="IranNastaliq" w:cs="IranNastaliq" w:hint="cs"/>
                        <w:sz w:val="20"/>
                        <w:szCs w:val="20"/>
                        <w:rtl/>
                      </w:rPr>
                      <w:t xml:space="preserve"> البرز</w:t>
                    </w:r>
                  </w:p>
                  <w:p w:rsidR="00671DCD" w:rsidRDefault="00671DCD" w:rsidP="00671DCD">
                    <w:pPr>
                      <w:jc w:val="center"/>
                    </w:pPr>
                    <w:r w:rsidRPr="00144E7E">
                      <w:rPr>
                        <w:rFonts w:ascii="IranNastaliq" w:hAnsi="IranNastaliq" w:cs="IranNastaliq" w:hint="cs"/>
                        <w:sz w:val="20"/>
                        <w:szCs w:val="20"/>
                        <w:rtl/>
                      </w:rPr>
                      <w:t>معاونت آموزشی</w:t>
                    </w:r>
                  </w:p>
                </w:txbxContent>
              </v:textbox>
            </v:shape>
          </w:pict>
        </mc:Fallback>
      </mc:AlternateContent>
    </w:r>
    <w:r w:rsidR="00563E29">
      <w:rPr>
        <w:rFonts w:cs="B Titr" w:hint="cs"/>
        <w:b/>
        <w:bCs/>
        <w:sz w:val="16"/>
        <w:szCs w:val="16"/>
        <w:rtl/>
        <w:lang w:bidi="fa-IR"/>
      </w:rPr>
      <w:t>بسمه تعالی</w:t>
    </w:r>
  </w:p>
  <w:p w:rsidR="00671DCD" w:rsidRPr="008E590F" w:rsidRDefault="00671DCD" w:rsidP="00132A3D">
    <w:pPr>
      <w:shd w:val="clear" w:color="auto" w:fill="FFA7CB"/>
      <w:bidi/>
      <w:spacing w:line="276" w:lineRule="auto"/>
      <w:jc w:val="center"/>
      <w:rPr>
        <w:rFonts w:cs="B Titr"/>
        <w:b/>
        <w:bCs/>
        <w:sz w:val="16"/>
        <w:szCs w:val="16"/>
        <w:rtl/>
        <w:lang w:bidi="fa-IR"/>
      </w:rPr>
    </w:pPr>
    <w:r w:rsidRPr="008E590F">
      <w:rPr>
        <w:rFonts w:cs="B Titr" w:hint="cs"/>
        <w:b/>
        <w:bCs/>
        <w:sz w:val="16"/>
        <w:szCs w:val="16"/>
        <w:rtl/>
        <w:lang w:bidi="fa-IR"/>
      </w:rPr>
      <w:t>معاونت آموزشی (مرکز مطالعات و توسعه آموزش علوم پزشکی دانشگاه علوم پزشکی البرز)</w:t>
    </w:r>
  </w:p>
  <w:p w:rsidR="00671DCD" w:rsidRPr="008E590F" w:rsidRDefault="00671DCD" w:rsidP="00312A2E">
    <w:pPr>
      <w:shd w:val="clear" w:color="auto" w:fill="FFA7CB"/>
      <w:bidi/>
      <w:spacing w:line="228" w:lineRule="auto"/>
      <w:jc w:val="center"/>
      <w:rPr>
        <w:rFonts w:cs="B Titr"/>
        <w:b/>
        <w:bCs/>
        <w:sz w:val="16"/>
        <w:szCs w:val="16"/>
        <w:rtl/>
        <w:lang w:bidi="fa-IR"/>
      </w:rPr>
    </w:pPr>
    <w:r w:rsidRPr="008E590F">
      <w:rPr>
        <w:rFonts w:cs="B Titr" w:hint="cs"/>
        <w:b/>
        <w:bCs/>
        <w:sz w:val="16"/>
        <w:szCs w:val="16"/>
        <w:rtl/>
        <w:lang w:bidi="fa-IR"/>
      </w:rPr>
      <w:t>فرم طرح درس دانشکده</w:t>
    </w:r>
    <w:r w:rsidR="00E5469C">
      <w:rPr>
        <w:rFonts w:cs="B Titr" w:hint="cs"/>
        <w:b/>
        <w:bCs/>
        <w:sz w:val="16"/>
        <w:szCs w:val="16"/>
        <w:rtl/>
        <w:lang w:bidi="fa-IR"/>
      </w:rPr>
      <w:t xml:space="preserve"> داروسازی</w:t>
    </w:r>
    <w:r w:rsidRPr="008E590F">
      <w:rPr>
        <w:rFonts w:cs="B Titr" w:hint="cs"/>
        <w:b/>
        <w:bCs/>
        <w:sz w:val="16"/>
        <w:szCs w:val="16"/>
        <w:rtl/>
        <w:lang w:bidi="fa-IR"/>
      </w:rPr>
      <w:t xml:space="preserve">     نیمسال تحصیلی</w:t>
    </w:r>
    <w:r w:rsidR="002B0E76">
      <w:rPr>
        <w:rFonts w:cs="B Titr" w:hint="cs"/>
        <w:b/>
        <w:bCs/>
        <w:sz w:val="16"/>
        <w:szCs w:val="16"/>
        <w:rtl/>
        <w:lang w:bidi="fa-IR"/>
      </w:rPr>
      <w:t xml:space="preserve"> او</w:t>
    </w:r>
    <w:r w:rsidR="00D32295">
      <w:rPr>
        <w:rFonts w:cs="B Titr" w:hint="cs"/>
        <w:b/>
        <w:bCs/>
        <w:sz w:val="16"/>
        <w:szCs w:val="16"/>
        <w:rtl/>
        <w:lang w:bidi="fa-IR"/>
      </w:rPr>
      <w:t>ل 1405-1404</w:t>
    </w:r>
    <w:r w:rsidRPr="008E590F">
      <w:rPr>
        <w:rFonts w:cs="B Titr" w:hint="cs"/>
        <w:b/>
        <w:bCs/>
        <w:sz w:val="16"/>
        <w:szCs w:val="16"/>
        <w:rtl/>
        <w:lang w:bidi="fa-IR"/>
      </w:rPr>
      <w:t xml:space="preserve"> </w:t>
    </w:r>
  </w:p>
  <w:p w:rsidR="007E729E" w:rsidRPr="008E590F" w:rsidRDefault="007E729E" w:rsidP="00132A3D">
    <w:pPr>
      <w:shd w:val="clear" w:color="auto" w:fill="FFA7CB"/>
      <w:bidi/>
      <w:jc w:val="center"/>
      <w:rPr>
        <w:rFonts w:cs="B Titr"/>
        <w:b/>
        <w:bCs/>
        <w:sz w:val="14"/>
        <w:szCs w:val="14"/>
        <w:rtl/>
        <w:lang w:bidi="fa-IR"/>
      </w:rPr>
    </w:pPr>
    <w:r w:rsidRPr="008E590F">
      <w:rPr>
        <w:rFonts w:cs="B Titr" w:hint="cs"/>
        <w:b/>
        <w:bCs/>
        <w:sz w:val="14"/>
        <w:szCs w:val="14"/>
        <w:rtl/>
      </w:rPr>
      <w:t xml:space="preserve">طرح درس </w:t>
    </w:r>
    <w:r w:rsidR="00901897" w:rsidRPr="008E590F">
      <w:rPr>
        <w:rFonts w:cs="B Titr" w:hint="cs"/>
        <w:b/>
        <w:bCs/>
        <w:sz w:val="14"/>
        <w:szCs w:val="14"/>
        <w:rtl/>
      </w:rPr>
      <w:t>روزانه</w:t>
    </w:r>
    <w:r w:rsidRPr="008E590F">
      <w:rPr>
        <w:rFonts w:cs="B Titr" w:hint="cs"/>
        <w:b/>
        <w:bCs/>
        <w:sz w:val="14"/>
        <w:szCs w:val="14"/>
        <w:rtl/>
      </w:rPr>
      <w:t xml:space="preserve"> آموزش تئوری </w:t>
    </w:r>
  </w:p>
  <w:p w:rsidR="007E729E" w:rsidRPr="00671DCD" w:rsidRDefault="00602B96" w:rsidP="007E729E">
    <w:pPr>
      <w:bidi/>
      <w:spacing w:line="228" w:lineRule="auto"/>
      <w:jc w:val="center"/>
      <w:rPr>
        <w:rFonts w:cs="B Titr"/>
        <w:b/>
        <w:bCs/>
        <w:sz w:val="20"/>
        <w:szCs w:val="20"/>
        <w:rtl/>
        <w:lang w:bidi="fa-IR"/>
      </w:rPr>
    </w:pPr>
    <w:r>
      <w:rPr>
        <w:rFonts w:cs="B Titr"/>
        <w:b/>
        <w:bCs/>
        <w:noProof/>
        <w:sz w:val="20"/>
        <w:szCs w:val="20"/>
        <w:rtl/>
        <w:lang w:bidi="fa-IR"/>
      </w:rPr>
      <mc:AlternateContent>
        <mc:Choice Requires="wps">
          <w:drawing>
            <wp:anchor distT="0" distB="0" distL="114300" distR="114300" simplePos="0" relativeHeight="251657728" behindDoc="0" locked="0" layoutInCell="1" allowOverlap="1">
              <wp:simplePos x="0" y="0"/>
              <wp:positionH relativeFrom="column">
                <wp:posOffset>1391920</wp:posOffset>
              </wp:positionH>
              <wp:positionV relativeFrom="paragraph">
                <wp:posOffset>41275</wp:posOffset>
              </wp:positionV>
              <wp:extent cx="7308215" cy="0"/>
              <wp:effectExtent l="18415" t="17145" r="17145" b="11430"/>
              <wp:wrapNone/>
              <wp:docPr id="2" name="AutoShap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 flipH="1" flipV="1">
                        <a:off x="0" y="0"/>
                        <a:ext cx="7308215" cy="0"/>
                      </a:xfrm>
                      <a:prstGeom prst="straightConnector1">
                        <a:avLst/>
                      </a:prstGeom>
                      <a:noFill/>
                      <a:ln w="19050">
                        <a:solidFill>
                          <a:srgbClr val="4BACC6"/>
                        </a:solidFill>
                        <a:round/>
                        <a:headEnd/>
                        <a:tailEnd/>
                      </a:ln>
                      <a:effectLst/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  <a:ext uri="{AF507438-7753-43E0-B8FC-AC1667EBCBE1}">
                          <a14:hiddenEffects xmlns:a14="http://schemas.microsoft.com/office/drawing/2010/main">
                            <a:effectLst>
                              <a:outerShdw dist="35921" dir="2700000" algn="ctr" rotWithShape="0">
                                <a:srgbClr val="868686"/>
                              </a:outerShdw>
                            </a:effectLst>
                          </a14:hiddenEffects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90339A5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3" o:spid="_x0000_s1026" type="#_x0000_t32" style="position:absolute;left:0;text-align:left;margin-left:109.6pt;margin-top:3.25pt;width:575.45pt;height:0;flip:x y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" strokecolor="#4bacc6" strokeweight="1.5pt">
              <v:shadow color="#868686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30069" w:rsidRPr="006F3AEB" w:rsidRDefault="00602B96" w:rsidP="00030069">
    <w:pPr>
      <w:pStyle w:val="Header"/>
      <w:jc w:val="center"/>
      <w:rPr>
        <w:rFonts w:cs="B Nazanin"/>
        <w:rtl/>
      </w:rPr>
    </w:pPr>
    <w:r>
      <w:rPr>
        <w:rFonts w:cs="B Nazanin"/>
        <w:noProof/>
        <w:rtl/>
        <w:lang w:val="en-US" w:eastAsia="en-US" w:bidi="fa-IR"/>
      </w:rPr>
      <mc:AlternateContent>
        <mc:Choice Requires="wps">
          <w:drawing>
            <wp:anchor distT="0" distB="0" distL="114300" distR="114300" simplePos="0" relativeHeight="251659776" behindDoc="0" locked="0" layoutInCell="1" allowOverlap="1">
              <wp:simplePos x="0" y="0"/>
              <wp:positionH relativeFrom="column">
                <wp:posOffset>4953000</wp:posOffset>
              </wp:positionH>
              <wp:positionV relativeFrom="paragraph">
                <wp:posOffset>169545</wp:posOffset>
              </wp:positionV>
              <wp:extent cx="1769745" cy="861695"/>
              <wp:effectExtent l="9525" t="9525" r="11430" b="5080"/>
              <wp:wrapNone/>
              <wp:docPr id="1" name="Rectangle 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769745" cy="86169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solidFill>
                          <a:srgbClr val="FFFFFF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:rsidR="00030069" w:rsidRPr="002426E7" w:rsidRDefault="00F03047" w:rsidP="00030069">
                          <w:pPr>
                            <w:jc w:val="center"/>
                            <w:rPr>
                              <w:rFonts w:ascii="IranNastaliq" w:hAnsi="IranNastaliq" w:cs="IranNastaliq"/>
                              <w:sz w:val="16"/>
                              <w:szCs w:val="16"/>
                              <w:rtl/>
                            </w:rPr>
                          </w:pPr>
                          <w:r w:rsidRPr="002426E7">
                            <w:rPr>
                              <w:rFonts w:ascii="IranNastaliq" w:hAnsi="IranNastaliq" w:cs="IranNastaliq"/>
                              <w:sz w:val="16"/>
                              <w:szCs w:val="16"/>
                              <w:rtl/>
                            </w:rPr>
                            <w:t>دانش</w:t>
                          </w:r>
                          <w:r w:rsidRPr="002426E7">
                            <w:rPr>
                              <w:rFonts w:ascii="IranNastaliq" w:hAnsi="IranNastaliq" w:cs="IranNastaliq" w:hint="cs"/>
                              <w:sz w:val="16"/>
                              <w:szCs w:val="16"/>
                              <w:rtl/>
                            </w:rPr>
                            <w:t>گاه</w:t>
                          </w:r>
                          <w:r w:rsidRPr="002426E7">
                            <w:rPr>
                              <w:rFonts w:ascii="IranNastaliq" w:hAnsi="IranNastaliq" w:cs="IranNastaliq"/>
                              <w:sz w:val="16"/>
                              <w:szCs w:val="16"/>
                              <w:rtl/>
                            </w:rPr>
                            <w:t xml:space="preserve"> علوم پزشكي و خدمات بهداشتي</w:t>
                          </w:r>
                          <w:r w:rsidRPr="002426E7">
                            <w:rPr>
                              <w:rFonts w:ascii="IranNastaliq" w:hAnsi="IranNastaliq" w:cs="IranNastaliq" w:hint="cs"/>
                              <w:sz w:val="16"/>
                              <w:szCs w:val="16"/>
                              <w:rtl/>
                            </w:rPr>
                            <w:t xml:space="preserve"> و</w:t>
                          </w:r>
                          <w:r w:rsidRPr="002426E7">
                            <w:rPr>
                              <w:rFonts w:ascii="IranNastaliq" w:hAnsi="IranNastaliq" w:cs="IranNastaliq"/>
                              <w:sz w:val="16"/>
                              <w:szCs w:val="16"/>
                              <w:rtl/>
                            </w:rPr>
                            <w:t xml:space="preserve"> درماني</w:t>
                          </w:r>
                          <w:r w:rsidRPr="002426E7">
                            <w:rPr>
                              <w:rFonts w:ascii="IranNastaliq" w:hAnsi="IranNastaliq" w:cs="IranNastaliq" w:hint="cs"/>
                              <w:sz w:val="16"/>
                              <w:szCs w:val="16"/>
                              <w:rtl/>
                            </w:rPr>
                            <w:t xml:space="preserve"> البرز</w:t>
                          </w:r>
                        </w:p>
                        <w:p w:rsidR="00030069" w:rsidRPr="002426E7" w:rsidRDefault="00F03047" w:rsidP="00030069">
                          <w:pPr>
                            <w:jc w:val="center"/>
                            <w:rPr>
                              <w:rFonts w:ascii="IranNastaliq" w:hAnsi="IranNastaliq" w:cs="IranNastaliq"/>
                              <w:sz w:val="16"/>
                              <w:szCs w:val="16"/>
                              <w:rtl/>
                            </w:rPr>
                          </w:pPr>
                          <w:r w:rsidRPr="002426E7">
                            <w:rPr>
                              <w:rFonts w:ascii="IranNastaliq" w:hAnsi="IranNastaliq" w:cs="IranNastaliq" w:hint="cs"/>
                              <w:sz w:val="16"/>
                              <w:szCs w:val="16"/>
                              <w:rtl/>
                            </w:rPr>
                            <w:t xml:space="preserve">معاونت آموزشی </w:t>
                          </w:r>
                        </w:p>
                        <w:p w:rsidR="00030069" w:rsidRPr="008572BC" w:rsidRDefault="00030069" w:rsidP="00030069">
                          <w:pPr>
                            <w:rPr>
                              <w:rtl/>
                            </w:rPr>
                          </w:pPr>
                        </w:p>
                        <w:p w:rsidR="00030069" w:rsidRPr="008572BC" w:rsidRDefault="00030069" w:rsidP="00030069">
                          <w:pPr>
                            <w:rPr>
                              <w:rtl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id="Rectangle 5" o:spid="_x0000_s1029" style="position:absolute;left:0;text-align:left;margin-left:390pt;margin-top:13.35pt;width:139.35pt;height:67.85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" strokecolor="white">
              <v:textbox>
                <w:txbxContent>
                  <w:p w:rsidR="00030069" w:rsidRPr="002426E7" w:rsidRDefault="00F03047" w:rsidP="00030069">
                    <w:pPr>
                      <w:jc w:val="center"/>
                      <w:rPr>
                        <w:rFonts w:ascii="IranNastaliq" w:hAnsi="IranNastaliq" w:cs="IranNastaliq"/>
                        <w:sz w:val="16"/>
                        <w:szCs w:val="16"/>
                        <w:rtl/>
                      </w:rPr>
                    </w:pPr>
                    <w:r w:rsidRPr="002426E7">
                      <w:rPr>
                        <w:rFonts w:ascii="IranNastaliq" w:hAnsi="IranNastaliq" w:cs="IranNastaliq"/>
                        <w:sz w:val="16"/>
                        <w:szCs w:val="16"/>
                        <w:rtl/>
                      </w:rPr>
                      <w:t>دانش</w:t>
                    </w:r>
                    <w:r w:rsidRPr="002426E7">
                      <w:rPr>
                        <w:rFonts w:ascii="IranNastaliq" w:hAnsi="IranNastaliq" w:cs="IranNastaliq" w:hint="cs"/>
                        <w:sz w:val="16"/>
                        <w:szCs w:val="16"/>
                        <w:rtl/>
                      </w:rPr>
                      <w:t>گاه</w:t>
                    </w:r>
                    <w:r w:rsidRPr="002426E7">
                      <w:rPr>
                        <w:rFonts w:ascii="IranNastaliq" w:hAnsi="IranNastaliq" w:cs="IranNastaliq"/>
                        <w:sz w:val="16"/>
                        <w:szCs w:val="16"/>
                        <w:rtl/>
                      </w:rPr>
                      <w:t xml:space="preserve"> </w:t>
                    </w:r>
                    <w:r w:rsidRPr="002426E7">
                      <w:rPr>
                        <w:rFonts w:ascii="IranNastaliq" w:hAnsi="IranNastaliq" w:cs="IranNastaliq"/>
                        <w:sz w:val="16"/>
                        <w:szCs w:val="16"/>
                        <w:rtl/>
                      </w:rPr>
                      <w:t>علوم پزشكي و خدمات بهداشتي</w:t>
                    </w:r>
                    <w:r w:rsidRPr="002426E7">
                      <w:rPr>
                        <w:rFonts w:ascii="IranNastaliq" w:hAnsi="IranNastaliq" w:cs="IranNastaliq" w:hint="cs"/>
                        <w:sz w:val="16"/>
                        <w:szCs w:val="16"/>
                        <w:rtl/>
                      </w:rPr>
                      <w:t xml:space="preserve"> و</w:t>
                    </w:r>
                    <w:r w:rsidRPr="002426E7">
                      <w:rPr>
                        <w:rFonts w:ascii="IranNastaliq" w:hAnsi="IranNastaliq" w:cs="IranNastaliq"/>
                        <w:sz w:val="16"/>
                        <w:szCs w:val="16"/>
                        <w:rtl/>
                      </w:rPr>
                      <w:t xml:space="preserve"> درماني</w:t>
                    </w:r>
                    <w:r w:rsidRPr="002426E7">
                      <w:rPr>
                        <w:rFonts w:ascii="IranNastaliq" w:hAnsi="IranNastaliq" w:cs="IranNastaliq" w:hint="cs"/>
                        <w:sz w:val="16"/>
                        <w:szCs w:val="16"/>
                        <w:rtl/>
                      </w:rPr>
                      <w:t xml:space="preserve"> البرز</w:t>
                    </w:r>
                  </w:p>
                  <w:p w:rsidR="00030069" w:rsidRPr="002426E7" w:rsidRDefault="00F03047" w:rsidP="00030069">
                    <w:pPr>
                      <w:jc w:val="center"/>
                      <w:rPr>
                        <w:rFonts w:ascii="IranNastaliq" w:hAnsi="IranNastaliq" w:cs="IranNastaliq"/>
                        <w:sz w:val="16"/>
                        <w:szCs w:val="16"/>
                        <w:rtl/>
                      </w:rPr>
                    </w:pPr>
                    <w:r w:rsidRPr="002426E7">
                      <w:rPr>
                        <w:rFonts w:ascii="IranNastaliq" w:hAnsi="IranNastaliq" w:cs="IranNastaliq" w:hint="cs"/>
                        <w:sz w:val="16"/>
                        <w:szCs w:val="16"/>
                        <w:rtl/>
                      </w:rPr>
                      <w:t xml:space="preserve">معاونت آموزشی </w:t>
                    </w:r>
                  </w:p>
                  <w:p w:rsidR="00030069" w:rsidRPr="008572BC" w:rsidRDefault="00030069" w:rsidP="00030069">
                    <w:pPr>
                      <w:rPr>
                        <w:rtl/>
                      </w:rPr>
                    </w:pPr>
                  </w:p>
                  <w:p w:rsidR="00030069" w:rsidRPr="008572BC" w:rsidRDefault="00030069" w:rsidP="00030069">
                    <w:pPr>
                      <w:rPr>
                        <w:rtl/>
                      </w:rPr>
                    </w:pPr>
                  </w:p>
                </w:txbxContent>
              </v:textbox>
            </v:rect>
          </w:pict>
        </mc:Fallback>
      </mc:AlternateContent>
    </w:r>
    <w:r>
      <w:rPr>
        <w:noProof/>
        <w:lang w:val="en-US" w:eastAsia="en-US" w:bidi="fa-IR"/>
      </w:rPr>
      <w:drawing>
        <wp:anchor distT="0" distB="0" distL="114300" distR="114300" simplePos="0" relativeHeight="251658752" behindDoc="0" locked="0" layoutInCell="1" allowOverlap="1">
          <wp:simplePos x="0" y="0"/>
          <wp:positionH relativeFrom="column">
            <wp:posOffset>5457825</wp:posOffset>
          </wp:positionH>
          <wp:positionV relativeFrom="paragraph">
            <wp:posOffset>-373380</wp:posOffset>
          </wp:positionV>
          <wp:extent cx="790575" cy="561975"/>
          <wp:effectExtent l="0" t="0" r="9525" b="9525"/>
          <wp:wrapSquare wrapText="bothSides"/>
          <wp:docPr id="8" name="Picture 2" descr="Description: arm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Description: arm3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90575" cy="5619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F03047" w:rsidRPr="006F3AEB">
      <w:rPr>
        <w:rFonts w:cs="B Nazanin" w:hint="cs"/>
        <w:rtl/>
      </w:rPr>
      <w:t>بسمه تعالی</w:t>
    </w:r>
  </w:p>
  <w:p w:rsidR="00030069" w:rsidRPr="006F3AEB" w:rsidRDefault="00030069" w:rsidP="00030069">
    <w:pPr>
      <w:pStyle w:val="Header"/>
      <w:jc w:val="center"/>
      <w:rPr>
        <w:rFonts w:cs="B Nazanin"/>
        <w:rtl/>
      </w:rPr>
    </w:pPr>
  </w:p>
  <w:p w:rsidR="00030069" w:rsidRPr="006F3AEB" w:rsidRDefault="00030069" w:rsidP="00030069">
    <w:pPr>
      <w:pStyle w:val="Header"/>
      <w:jc w:val="center"/>
      <w:rPr>
        <w:rFonts w:cs="B Nazanin"/>
        <w:rtl/>
      </w:rPr>
    </w:pPr>
  </w:p>
  <w:p w:rsidR="00030069" w:rsidRPr="006F3AEB" w:rsidRDefault="00F03047" w:rsidP="00030069">
    <w:pPr>
      <w:pStyle w:val="Header"/>
      <w:bidi/>
      <w:jc w:val="center"/>
      <w:rPr>
        <w:rFonts w:cs="B Nazanin"/>
      </w:rPr>
    </w:pPr>
    <w:r w:rsidRPr="006F3AEB">
      <w:rPr>
        <w:rFonts w:cs="B Nazanin" w:hint="cs"/>
        <w:rtl/>
      </w:rPr>
      <w:t xml:space="preserve">                                                                                                                       تاریخ: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446FBD"/>
    <w:multiLevelType w:val="hybridMultilevel"/>
    <w:tmpl w:val="8460CB96"/>
    <w:lvl w:ilvl="0" w:tplc="DDDE2A9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B14962"/>
    <w:multiLevelType w:val="hybridMultilevel"/>
    <w:tmpl w:val="CE564EB4"/>
    <w:lvl w:ilvl="0" w:tplc="BD2CD5E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CC764FF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2888617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A3E6C6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B969CD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FDEAE7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7C0A2FF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27BA8EA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4D6231B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">
    <w:nsid w:val="0E700F03"/>
    <w:multiLevelType w:val="hybridMultilevel"/>
    <w:tmpl w:val="19E830D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B92A9D"/>
    <w:multiLevelType w:val="hybridMultilevel"/>
    <w:tmpl w:val="2D0460B2"/>
    <w:lvl w:ilvl="0" w:tplc="2898B10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F9A24A0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6804C57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0C6ABAB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57C0F50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C43E07D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391076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8136538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303020E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">
    <w:nsid w:val="127F3A43"/>
    <w:multiLevelType w:val="hybridMultilevel"/>
    <w:tmpl w:val="955A24B4"/>
    <w:lvl w:ilvl="0" w:tplc="5CF0BBB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30D1BCC"/>
    <w:multiLevelType w:val="hybridMultilevel"/>
    <w:tmpl w:val="4B34987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152C5D93"/>
    <w:multiLevelType w:val="hybridMultilevel"/>
    <w:tmpl w:val="17EAB310"/>
    <w:lvl w:ilvl="0" w:tplc="C7A6CED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B186094"/>
    <w:multiLevelType w:val="hybridMultilevel"/>
    <w:tmpl w:val="9EE2EFCC"/>
    <w:lvl w:ilvl="0" w:tplc="2EFAA4A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52ECBED8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14EF6E0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B02C7B2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48A117C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370E6558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0421A62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BAAAF40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D8283BC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34CF1471"/>
    <w:multiLevelType w:val="hybridMultilevel"/>
    <w:tmpl w:val="44A85F48"/>
    <w:lvl w:ilvl="0" w:tplc="E642FA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6B321C1"/>
    <w:multiLevelType w:val="hybridMultilevel"/>
    <w:tmpl w:val="E9EC8ECE"/>
    <w:lvl w:ilvl="0" w:tplc="E0F8115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E340168"/>
    <w:multiLevelType w:val="hybridMultilevel"/>
    <w:tmpl w:val="5D1A26D6"/>
    <w:lvl w:ilvl="0" w:tplc="7422D4E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0D202EA"/>
    <w:multiLevelType w:val="hybridMultilevel"/>
    <w:tmpl w:val="8D7A0D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2976496"/>
    <w:multiLevelType w:val="hybridMultilevel"/>
    <w:tmpl w:val="1D04A558"/>
    <w:lvl w:ilvl="0" w:tplc="23F25BC6">
      <w:start w:val="1"/>
      <w:numFmt w:val="decimal"/>
      <w:lvlText w:val="%1-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3BB68BF"/>
    <w:multiLevelType w:val="hybridMultilevel"/>
    <w:tmpl w:val="CB04DCA6"/>
    <w:lvl w:ilvl="0" w:tplc="565A137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5210B0F"/>
    <w:multiLevelType w:val="hybridMultilevel"/>
    <w:tmpl w:val="103C40A4"/>
    <w:lvl w:ilvl="0" w:tplc="5C98A010">
      <w:start w:val="1"/>
      <w:numFmt w:val="decimal"/>
      <w:lvlText w:val="%1-"/>
      <w:lvlJc w:val="left"/>
      <w:pPr>
        <w:ind w:left="1004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5">
    <w:nsid w:val="656F2496"/>
    <w:multiLevelType w:val="hybridMultilevel"/>
    <w:tmpl w:val="A4C6BD08"/>
    <w:lvl w:ilvl="0" w:tplc="B17463D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74F7D75"/>
    <w:multiLevelType w:val="hybridMultilevel"/>
    <w:tmpl w:val="6A0CB0C2"/>
    <w:lvl w:ilvl="0" w:tplc="35822A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19837A5"/>
    <w:multiLevelType w:val="hybridMultilevel"/>
    <w:tmpl w:val="7032969A"/>
    <w:lvl w:ilvl="0" w:tplc="04090001">
      <w:start w:val="1"/>
      <w:numFmt w:val="bullet"/>
      <w:lvlText w:val=""/>
      <w:lvlJc w:val="left"/>
      <w:pPr>
        <w:ind w:left="1069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73362B25"/>
    <w:multiLevelType w:val="hybridMultilevel"/>
    <w:tmpl w:val="AC06FB14"/>
    <w:lvl w:ilvl="0" w:tplc="BD0E5C6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3D01A2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428EBEA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DD2415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BE4AC3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43C67AF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8A048B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C6EA7D7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F1F28C8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9">
    <w:nsid w:val="753C4786"/>
    <w:multiLevelType w:val="hybridMultilevel"/>
    <w:tmpl w:val="0F2C8DDA"/>
    <w:lvl w:ilvl="0" w:tplc="193A311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79DE157E"/>
    <w:multiLevelType w:val="hybridMultilevel"/>
    <w:tmpl w:val="5C1C07EC"/>
    <w:lvl w:ilvl="0" w:tplc="66FA0C3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C50C10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4D24D1A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6EA8A18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2294D9C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415832B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4134EB3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EF58A1F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0E8EBA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15"/>
  </w:num>
  <w:num w:numId="2">
    <w:abstractNumId w:val="7"/>
  </w:num>
  <w:num w:numId="3">
    <w:abstractNumId w:val="1"/>
  </w:num>
  <w:num w:numId="4">
    <w:abstractNumId w:val="18"/>
  </w:num>
  <w:num w:numId="5">
    <w:abstractNumId w:val="20"/>
  </w:num>
  <w:num w:numId="6">
    <w:abstractNumId w:val="3"/>
  </w:num>
  <w:num w:numId="7">
    <w:abstractNumId w:val="2"/>
  </w:num>
  <w:num w:numId="8">
    <w:abstractNumId w:val="17"/>
  </w:num>
  <w:num w:numId="9">
    <w:abstractNumId w:val="5"/>
  </w:num>
  <w:num w:numId="10">
    <w:abstractNumId w:val="11"/>
  </w:num>
  <w:num w:numId="11">
    <w:abstractNumId w:val="13"/>
  </w:num>
  <w:num w:numId="12">
    <w:abstractNumId w:val="10"/>
  </w:num>
  <w:num w:numId="13">
    <w:abstractNumId w:val="16"/>
  </w:num>
  <w:num w:numId="14">
    <w:abstractNumId w:val="4"/>
  </w:num>
  <w:num w:numId="15">
    <w:abstractNumId w:val="19"/>
  </w:num>
  <w:num w:numId="16">
    <w:abstractNumId w:val="12"/>
  </w:num>
  <w:num w:numId="17">
    <w:abstractNumId w:val="9"/>
  </w:num>
  <w:num w:numId="18">
    <w:abstractNumId w:val="8"/>
  </w:num>
  <w:num w:numId="19">
    <w:abstractNumId w:val="6"/>
  </w:num>
  <w:num w:numId="20">
    <w:abstractNumId w:val="0"/>
  </w:num>
  <w:num w:numId="21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gutterAtTop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C1E28"/>
    <w:rsid w:val="00001F67"/>
    <w:rsid w:val="00002D45"/>
    <w:rsid w:val="00013EE0"/>
    <w:rsid w:val="00021741"/>
    <w:rsid w:val="00026093"/>
    <w:rsid w:val="00030069"/>
    <w:rsid w:val="000352B6"/>
    <w:rsid w:val="00043F51"/>
    <w:rsid w:val="00065B50"/>
    <w:rsid w:val="000669E6"/>
    <w:rsid w:val="00077239"/>
    <w:rsid w:val="000854AD"/>
    <w:rsid w:val="000A2310"/>
    <w:rsid w:val="000A642B"/>
    <w:rsid w:val="000B63E1"/>
    <w:rsid w:val="000C1A1A"/>
    <w:rsid w:val="000C379A"/>
    <w:rsid w:val="000C7BD5"/>
    <w:rsid w:val="000D1A91"/>
    <w:rsid w:val="000E66DB"/>
    <w:rsid w:val="000F4B92"/>
    <w:rsid w:val="00101A06"/>
    <w:rsid w:val="00102358"/>
    <w:rsid w:val="00104589"/>
    <w:rsid w:val="00106CD7"/>
    <w:rsid w:val="001122FB"/>
    <w:rsid w:val="001214C3"/>
    <w:rsid w:val="00132A3D"/>
    <w:rsid w:val="00136BB5"/>
    <w:rsid w:val="00140050"/>
    <w:rsid w:val="00142812"/>
    <w:rsid w:val="00157B00"/>
    <w:rsid w:val="001727CB"/>
    <w:rsid w:val="0017398F"/>
    <w:rsid w:val="00191DA6"/>
    <w:rsid w:val="001A0D11"/>
    <w:rsid w:val="001A3B28"/>
    <w:rsid w:val="001A3DA1"/>
    <w:rsid w:val="001A7FC9"/>
    <w:rsid w:val="001B6427"/>
    <w:rsid w:val="001D1E41"/>
    <w:rsid w:val="001E1512"/>
    <w:rsid w:val="002013E9"/>
    <w:rsid w:val="00210DF6"/>
    <w:rsid w:val="00211CA8"/>
    <w:rsid w:val="00224163"/>
    <w:rsid w:val="002332C4"/>
    <w:rsid w:val="002658EF"/>
    <w:rsid w:val="00270C01"/>
    <w:rsid w:val="00282F57"/>
    <w:rsid w:val="00290843"/>
    <w:rsid w:val="0029713E"/>
    <w:rsid w:val="002A44D9"/>
    <w:rsid w:val="002A7DAA"/>
    <w:rsid w:val="002B0E76"/>
    <w:rsid w:val="002B3C5A"/>
    <w:rsid w:val="002C1447"/>
    <w:rsid w:val="002D3BD7"/>
    <w:rsid w:val="002D5CA0"/>
    <w:rsid w:val="002D7E56"/>
    <w:rsid w:val="002E061E"/>
    <w:rsid w:val="002E5E61"/>
    <w:rsid w:val="00300139"/>
    <w:rsid w:val="00302D5B"/>
    <w:rsid w:val="00312A2E"/>
    <w:rsid w:val="003148E9"/>
    <w:rsid w:val="00332D88"/>
    <w:rsid w:val="003341AA"/>
    <w:rsid w:val="00340DD0"/>
    <w:rsid w:val="00343DB2"/>
    <w:rsid w:val="00351D5A"/>
    <w:rsid w:val="00353014"/>
    <w:rsid w:val="00390FAC"/>
    <w:rsid w:val="00391CA4"/>
    <w:rsid w:val="00395392"/>
    <w:rsid w:val="003C4570"/>
    <w:rsid w:val="003D264A"/>
    <w:rsid w:val="003D305F"/>
    <w:rsid w:val="00411A5D"/>
    <w:rsid w:val="00413246"/>
    <w:rsid w:val="004132E7"/>
    <w:rsid w:val="00420859"/>
    <w:rsid w:val="00444623"/>
    <w:rsid w:val="004474B7"/>
    <w:rsid w:val="00447832"/>
    <w:rsid w:val="00451E1D"/>
    <w:rsid w:val="004630D5"/>
    <w:rsid w:val="00474FBF"/>
    <w:rsid w:val="00491D93"/>
    <w:rsid w:val="004926E1"/>
    <w:rsid w:val="0049346B"/>
    <w:rsid w:val="00494A02"/>
    <w:rsid w:val="00497BD0"/>
    <w:rsid w:val="004A6875"/>
    <w:rsid w:val="004B5E85"/>
    <w:rsid w:val="004C037B"/>
    <w:rsid w:val="004C05AA"/>
    <w:rsid w:val="004C7342"/>
    <w:rsid w:val="004C7A1D"/>
    <w:rsid w:val="004F11D1"/>
    <w:rsid w:val="005040AE"/>
    <w:rsid w:val="00510ED7"/>
    <w:rsid w:val="00516D40"/>
    <w:rsid w:val="00522DD9"/>
    <w:rsid w:val="005275FA"/>
    <w:rsid w:val="00547AF8"/>
    <w:rsid w:val="00552084"/>
    <w:rsid w:val="0056024C"/>
    <w:rsid w:val="00560C46"/>
    <w:rsid w:val="00563E29"/>
    <w:rsid w:val="00595BE5"/>
    <w:rsid w:val="00597AD1"/>
    <w:rsid w:val="005A3A15"/>
    <w:rsid w:val="005B03DE"/>
    <w:rsid w:val="005C0942"/>
    <w:rsid w:val="005C6E6A"/>
    <w:rsid w:val="005D6754"/>
    <w:rsid w:val="005E3339"/>
    <w:rsid w:val="005F2410"/>
    <w:rsid w:val="005F5E92"/>
    <w:rsid w:val="005F6B82"/>
    <w:rsid w:val="00602B96"/>
    <w:rsid w:val="00604A55"/>
    <w:rsid w:val="0062009B"/>
    <w:rsid w:val="0062294A"/>
    <w:rsid w:val="0064607E"/>
    <w:rsid w:val="00654118"/>
    <w:rsid w:val="006564D2"/>
    <w:rsid w:val="00671DCD"/>
    <w:rsid w:val="00675DF3"/>
    <w:rsid w:val="006830FC"/>
    <w:rsid w:val="006844FB"/>
    <w:rsid w:val="006C65BF"/>
    <w:rsid w:val="006D6538"/>
    <w:rsid w:val="006D6DBE"/>
    <w:rsid w:val="006E0A01"/>
    <w:rsid w:val="006E3CF2"/>
    <w:rsid w:val="006E7A29"/>
    <w:rsid w:val="006E7CA6"/>
    <w:rsid w:val="006F3AEB"/>
    <w:rsid w:val="00702923"/>
    <w:rsid w:val="00705F1E"/>
    <w:rsid w:val="00706C6F"/>
    <w:rsid w:val="00733D04"/>
    <w:rsid w:val="00745F1D"/>
    <w:rsid w:val="00757879"/>
    <w:rsid w:val="007779B1"/>
    <w:rsid w:val="00781B01"/>
    <w:rsid w:val="0078232A"/>
    <w:rsid w:val="00795F68"/>
    <w:rsid w:val="007A2556"/>
    <w:rsid w:val="007A595F"/>
    <w:rsid w:val="007A6F95"/>
    <w:rsid w:val="007B11C2"/>
    <w:rsid w:val="007B27A3"/>
    <w:rsid w:val="007B76A5"/>
    <w:rsid w:val="007C572F"/>
    <w:rsid w:val="007E06E0"/>
    <w:rsid w:val="007E729E"/>
    <w:rsid w:val="007F00A4"/>
    <w:rsid w:val="007F3B3E"/>
    <w:rsid w:val="007F52E1"/>
    <w:rsid w:val="007F5FB3"/>
    <w:rsid w:val="00815534"/>
    <w:rsid w:val="008160A9"/>
    <w:rsid w:val="008263F6"/>
    <w:rsid w:val="0083142C"/>
    <w:rsid w:val="00866A6D"/>
    <w:rsid w:val="008863D3"/>
    <w:rsid w:val="00886C94"/>
    <w:rsid w:val="0088700F"/>
    <w:rsid w:val="00895114"/>
    <w:rsid w:val="008A64CE"/>
    <w:rsid w:val="008B3A08"/>
    <w:rsid w:val="008B3E01"/>
    <w:rsid w:val="008E590F"/>
    <w:rsid w:val="00901378"/>
    <w:rsid w:val="00901897"/>
    <w:rsid w:val="0090570C"/>
    <w:rsid w:val="00906DC9"/>
    <w:rsid w:val="009272CE"/>
    <w:rsid w:val="00937F64"/>
    <w:rsid w:val="00942212"/>
    <w:rsid w:val="00956ADA"/>
    <w:rsid w:val="00956C3D"/>
    <w:rsid w:val="00956D0A"/>
    <w:rsid w:val="009572BB"/>
    <w:rsid w:val="00983768"/>
    <w:rsid w:val="00985D18"/>
    <w:rsid w:val="00990C5F"/>
    <w:rsid w:val="009931E5"/>
    <w:rsid w:val="009A3767"/>
    <w:rsid w:val="009A3F81"/>
    <w:rsid w:val="009A6001"/>
    <w:rsid w:val="009B78A1"/>
    <w:rsid w:val="009C1030"/>
    <w:rsid w:val="009C4A6B"/>
    <w:rsid w:val="009E1558"/>
    <w:rsid w:val="009E2AB5"/>
    <w:rsid w:val="00A05C7E"/>
    <w:rsid w:val="00A21E32"/>
    <w:rsid w:val="00A409A2"/>
    <w:rsid w:val="00A50E6B"/>
    <w:rsid w:val="00A54EDB"/>
    <w:rsid w:val="00A766CC"/>
    <w:rsid w:val="00A80327"/>
    <w:rsid w:val="00A85CDE"/>
    <w:rsid w:val="00A871C3"/>
    <w:rsid w:val="00A907EE"/>
    <w:rsid w:val="00AA382C"/>
    <w:rsid w:val="00AA474F"/>
    <w:rsid w:val="00AC727B"/>
    <w:rsid w:val="00AF28B5"/>
    <w:rsid w:val="00B111F7"/>
    <w:rsid w:val="00B30E05"/>
    <w:rsid w:val="00B33DA5"/>
    <w:rsid w:val="00B36379"/>
    <w:rsid w:val="00B70AA6"/>
    <w:rsid w:val="00BA5E3C"/>
    <w:rsid w:val="00BA6AD2"/>
    <w:rsid w:val="00BC128D"/>
    <w:rsid w:val="00BD07C4"/>
    <w:rsid w:val="00BD483B"/>
    <w:rsid w:val="00BF3A5B"/>
    <w:rsid w:val="00C36A77"/>
    <w:rsid w:val="00C377D6"/>
    <w:rsid w:val="00C727E6"/>
    <w:rsid w:val="00C86364"/>
    <w:rsid w:val="00C96D6E"/>
    <w:rsid w:val="00CA652D"/>
    <w:rsid w:val="00CD1343"/>
    <w:rsid w:val="00CD5077"/>
    <w:rsid w:val="00CD5F51"/>
    <w:rsid w:val="00CF1BF5"/>
    <w:rsid w:val="00D149D1"/>
    <w:rsid w:val="00D246C5"/>
    <w:rsid w:val="00D32295"/>
    <w:rsid w:val="00D35593"/>
    <w:rsid w:val="00D47F67"/>
    <w:rsid w:val="00D62C23"/>
    <w:rsid w:val="00D670F3"/>
    <w:rsid w:val="00D85423"/>
    <w:rsid w:val="00DA0523"/>
    <w:rsid w:val="00DB21BA"/>
    <w:rsid w:val="00DB2F68"/>
    <w:rsid w:val="00DC4DA6"/>
    <w:rsid w:val="00DE5F88"/>
    <w:rsid w:val="00DE6120"/>
    <w:rsid w:val="00DF3DCA"/>
    <w:rsid w:val="00DF7398"/>
    <w:rsid w:val="00E0330D"/>
    <w:rsid w:val="00E16378"/>
    <w:rsid w:val="00E20283"/>
    <w:rsid w:val="00E243C8"/>
    <w:rsid w:val="00E3754E"/>
    <w:rsid w:val="00E402B1"/>
    <w:rsid w:val="00E520CF"/>
    <w:rsid w:val="00E531EC"/>
    <w:rsid w:val="00E5469C"/>
    <w:rsid w:val="00E67943"/>
    <w:rsid w:val="00E70308"/>
    <w:rsid w:val="00E75C69"/>
    <w:rsid w:val="00E771A0"/>
    <w:rsid w:val="00E8348F"/>
    <w:rsid w:val="00EA22A2"/>
    <w:rsid w:val="00EC1E28"/>
    <w:rsid w:val="00ED0767"/>
    <w:rsid w:val="00ED1217"/>
    <w:rsid w:val="00ED2404"/>
    <w:rsid w:val="00ED5D8B"/>
    <w:rsid w:val="00ED6FE6"/>
    <w:rsid w:val="00EE198D"/>
    <w:rsid w:val="00EE287A"/>
    <w:rsid w:val="00F03047"/>
    <w:rsid w:val="00F057F6"/>
    <w:rsid w:val="00F1290C"/>
    <w:rsid w:val="00F14E5C"/>
    <w:rsid w:val="00F36EA1"/>
    <w:rsid w:val="00F417C0"/>
    <w:rsid w:val="00F50100"/>
    <w:rsid w:val="00F6087F"/>
    <w:rsid w:val="00F65DEE"/>
    <w:rsid w:val="00F721A2"/>
    <w:rsid w:val="00F87E7A"/>
    <w:rsid w:val="00F9061F"/>
    <w:rsid w:val="00F93B60"/>
    <w:rsid w:val="00F96C74"/>
    <w:rsid w:val="00FA46FC"/>
    <w:rsid w:val="00FB76B8"/>
    <w:rsid w:val="00FB7B5E"/>
    <w:rsid w:val="00FD0ECF"/>
    <w:rsid w:val="00FE0251"/>
    <w:rsid w:val="00FE2F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;"/>
  <w15:chartTrackingRefBased/>
  <w15:docId w15:val="{92D34EB9-5448-472C-B76D-1D872AA768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fa-IR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uiPriority="22" w:qFormat="1"/>
    <w:lsdException w:name="Emphasis" w:qFormat="1"/>
    <w:lsdException w:name="Normal (Web)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B78A1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C1E2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rsid w:val="0056024C"/>
    <w:rPr>
      <w:color w:val="0000FF"/>
      <w:u w:val="single"/>
    </w:rPr>
  </w:style>
  <w:style w:type="paragraph" w:styleId="FootnoteText">
    <w:name w:val="footnote text"/>
    <w:basedOn w:val="Normal"/>
    <w:semiHidden/>
    <w:rsid w:val="001A7FC9"/>
    <w:rPr>
      <w:sz w:val="20"/>
      <w:szCs w:val="20"/>
    </w:rPr>
  </w:style>
  <w:style w:type="character" w:styleId="FootnoteReference">
    <w:name w:val="footnote reference"/>
    <w:semiHidden/>
    <w:rsid w:val="001A7FC9"/>
    <w:rPr>
      <w:vertAlign w:val="superscript"/>
    </w:rPr>
  </w:style>
  <w:style w:type="table" w:styleId="TableClassic3">
    <w:name w:val="Table Classic 3"/>
    <w:basedOn w:val="TableNormal"/>
    <w:rsid w:val="00140050"/>
    <w:rPr>
      <w:color w:val="00008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rsid w:val="00140050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rsid w:val="00140050"/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Header">
    <w:name w:val="header"/>
    <w:basedOn w:val="Normal"/>
    <w:link w:val="HeaderChar"/>
    <w:uiPriority w:val="99"/>
    <w:rsid w:val="00353014"/>
    <w:pPr>
      <w:tabs>
        <w:tab w:val="center" w:pos="4513"/>
        <w:tab w:val="right" w:pos="9026"/>
      </w:tabs>
    </w:pPr>
    <w:rPr>
      <w:lang w:val="x-none" w:eastAsia="x-none"/>
    </w:rPr>
  </w:style>
  <w:style w:type="character" w:customStyle="1" w:styleId="HeaderChar">
    <w:name w:val="Header Char"/>
    <w:link w:val="Header"/>
    <w:uiPriority w:val="99"/>
    <w:rsid w:val="00353014"/>
    <w:rPr>
      <w:sz w:val="24"/>
      <w:szCs w:val="24"/>
      <w:lang w:bidi="ar-SA"/>
    </w:rPr>
  </w:style>
  <w:style w:type="paragraph" w:styleId="Footer">
    <w:name w:val="footer"/>
    <w:basedOn w:val="Normal"/>
    <w:link w:val="FooterChar"/>
    <w:uiPriority w:val="99"/>
    <w:rsid w:val="00353014"/>
    <w:pPr>
      <w:tabs>
        <w:tab w:val="center" w:pos="4513"/>
        <w:tab w:val="right" w:pos="9026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353014"/>
    <w:rPr>
      <w:sz w:val="24"/>
      <w:szCs w:val="24"/>
      <w:lang w:bidi="ar-SA"/>
    </w:rPr>
  </w:style>
  <w:style w:type="paragraph" w:styleId="BalloonText">
    <w:name w:val="Balloon Text"/>
    <w:basedOn w:val="Normal"/>
    <w:link w:val="BalloonTextChar"/>
    <w:rsid w:val="00671DCD"/>
    <w:rPr>
      <w:rFonts w:ascii="Tahoma" w:hAnsi="Tahoma" w:cs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rsid w:val="00671DCD"/>
    <w:rPr>
      <w:rFonts w:ascii="Tahoma" w:hAnsi="Tahoma" w:cs="Tahoma"/>
      <w:sz w:val="16"/>
      <w:szCs w:val="16"/>
      <w:lang w:bidi="ar-SA"/>
    </w:rPr>
  </w:style>
  <w:style w:type="character" w:styleId="CommentReference">
    <w:name w:val="annotation reference"/>
    <w:rsid w:val="003D264A"/>
    <w:rPr>
      <w:sz w:val="16"/>
      <w:szCs w:val="16"/>
    </w:rPr>
  </w:style>
  <w:style w:type="paragraph" w:styleId="CommentText">
    <w:name w:val="annotation text"/>
    <w:basedOn w:val="Normal"/>
    <w:link w:val="CommentTextChar"/>
    <w:rsid w:val="003D264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3D264A"/>
  </w:style>
  <w:style w:type="paragraph" w:styleId="CommentSubject">
    <w:name w:val="annotation subject"/>
    <w:basedOn w:val="CommentText"/>
    <w:next w:val="CommentText"/>
    <w:link w:val="CommentSubjectChar"/>
    <w:rsid w:val="003D264A"/>
    <w:rPr>
      <w:b/>
      <w:bCs/>
    </w:rPr>
  </w:style>
  <w:style w:type="character" w:customStyle="1" w:styleId="CommentSubjectChar">
    <w:name w:val="Comment Subject Char"/>
    <w:link w:val="CommentSubject"/>
    <w:rsid w:val="003D264A"/>
    <w:rPr>
      <w:b/>
      <w:bCs/>
    </w:rPr>
  </w:style>
  <w:style w:type="paragraph" w:styleId="NormalWeb">
    <w:name w:val="Normal (Web)"/>
    <w:basedOn w:val="Normal"/>
    <w:uiPriority w:val="99"/>
    <w:unhideWhenUsed/>
    <w:rsid w:val="004C7342"/>
    <w:pPr>
      <w:spacing w:before="100" w:beforeAutospacing="1" w:after="100" w:afterAutospacing="1"/>
    </w:pPr>
  </w:style>
  <w:style w:type="character" w:styleId="Strong">
    <w:name w:val="Strong"/>
    <w:uiPriority w:val="22"/>
    <w:qFormat/>
    <w:rsid w:val="004C7342"/>
    <w:rPr>
      <w:b/>
      <w:bCs/>
    </w:rPr>
  </w:style>
  <w:style w:type="table" w:customStyle="1" w:styleId="TableGrid1">
    <w:name w:val="Table Grid1"/>
    <w:basedOn w:val="TableNormal"/>
    <w:next w:val="TableGrid"/>
    <w:uiPriority w:val="59"/>
    <w:rsid w:val="00043F51"/>
    <w:rPr>
      <w:rFonts w:ascii="Calibri" w:eastAsia="Calibri" w:hAnsi="Calibri" w:cs="Arial"/>
      <w:sz w:val="22"/>
      <w:szCs w:val="22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43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399803">
          <w:marLeft w:val="0"/>
          <w:marRight w:val="547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12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691023">
          <w:marLeft w:val="0"/>
          <w:marRight w:val="547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384233">
          <w:marLeft w:val="0"/>
          <w:marRight w:val="547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907415">
          <w:marLeft w:val="0"/>
          <w:marRight w:val="547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357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465534">
          <w:marLeft w:val="0"/>
          <w:marRight w:val="0"/>
          <w:marTop w:val="0"/>
          <w:marBottom w:val="0"/>
          <w:divBdr>
            <w:top w:val="single" w:sz="2" w:space="0" w:color="808080"/>
            <w:left w:val="single" w:sz="2" w:space="0" w:color="808080"/>
            <w:bottom w:val="single" w:sz="2" w:space="0" w:color="808080"/>
            <w:right w:val="single" w:sz="2" w:space="0" w:color="808080"/>
          </w:divBdr>
          <w:divsChild>
            <w:div w:id="1959873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202084">
                  <w:marLeft w:val="150"/>
                  <w:marRight w:val="15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4205556">
                      <w:marLeft w:val="375"/>
                      <w:marRight w:val="37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875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846924">
          <w:marLeft w:val="0"/>
          <w:marRight w:val="547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5812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356813">
          <w:marLeft w:val="0"/>
          <w:marRight w:val="547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430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493426">
          <w:marLeft w:val="0"/>
          <w:marRight w:val="547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241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56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496EE18-6871-4EE8-B8A2-097E83B287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8</Pages>
  <Words>1242</Words>
  <Characters>708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ردیف</vt:lpstr>
    </vt:vector>
  </TitlesOfParts>
  <Company>Your Organization Name</Company>
  <LinksUpToDate>false</LinksUpToDate>
  <CharactersWithSpaces>83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ردیف</dc:title>
  <dc:subject/>
  <dc:creator>Your User Name</dc:creator>
  <cp:keywords/>
  <cp:lastModifiedBy>shima ketabforoosh</cp:lastModifiedBy>
  <cp:revision>5</cp:revision>
  <cp:lastPrinted>2016-01-08T08:19:00Z</cp:lastPrinted>
  <dcterms:created xsi:type="dcterms:W3CDTF">2025-09-28T06:32:00Z</dcterms:created>
  <dcterms:modified xsi:type="dcterms:W3CDTF">2025-09-28T07:38:00Z</dcterms:modified>
</cp:coreProperties>
</file>